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CC7AB7" w14:textId="0766A11D" w:rsidR="00E61C31" w:rsidRDefault="006A5E4F" w:rsidP="00E61C31">
      <w:pPr>
        <w:pStyle w:val="Overskrift1"/>
      </w:pPr>
      <w:bookmarkStart w:id="0" w:name="_GoBack"/>
      <w:bookmarkEnd w:id="0"/>
      <w:r w:rsidRPr="00A177B8">
        <w:t>Symposium</w:t>
      </w:r>
      <w:r w:rsidR="00E61C31">
        <w:t xml:space="preserve"> ISTP Tokyo, 2017</w:t>
      </w:r>
    </w:p>
    <w:p w14:paraId="5A3C0911" w14:textId="63C7E9F1" w:rsidR="006A5E4F" w:rsidRDefault="00E61C31" w:rsidP="00E61C31">
      <w:pPr>
        <w:pStyle w:val="Overskrift1"/>
      </w:pPr>
      <w:r>
        <w:t>T</w:t>
      </w:r>
      <w:r w:rsidRPr="00E61C31">
        <w:t>heorizing about conflicts in the social practice of the school – part I</w:t>
      </w:r>
    </w:p>
    <w:p w14:paraId="1A7BDE2A" w14:textId="072CB9C2" w:rsidR="000777ED" w:rsidRPr="00E60B8C" w:rsidRDefault="00E61C31" w:rsidP="009501D1">
      <w:pPr>
        <w:pStyle w:val="Overskrift1"/>
        <w:rPr>
          <w:sz w:val="28"/>
          <w:szCs w:val="28"/>
        </w:rPr>
      </w:pPr>
      <w:r>
        <w:rPr>
          <w:sz w:val="28"/>
          <w:szCs w:val="28"/>
        </w:rPr>
        <w:t xml:space="preserve">Including paper: </w:t>
      </w:r>
      <w:r w:rsidR="000777ED" w:rsidRPr="00E60B8C">
        <w:rPr>
          <w:sz w:val="28"/>
          <w:szCs w:val="28"/>
        </w:rPr>
        <w:t>Dialectic and conflicts – researching school as conflictual social practice</w:t>
      </w:r>
    </w:p>
    <w:p w14:paraId="1D06A20A" w14:textId="77777777" w:rsidR="000777ED" w:rsidRPr="00983009" w:rsidRDefault="000777ED" w:rsidP="009501D1"/>
    <w:p w14:paraId="228316A0" w14:textId="11198EF9" w:rsidR="000777ED" w:rsidRPr="00983009" w:rsidRDefault="00E61C31" w:rsidP="009501D1">
      <w:pPr>
        <w:ind w:firstLine="0"/>
        <w:rPr>
          <w:i/>
        </w:rPr>
      </w:pPr>
      <w:r w:rsidRPr="00983009">
        <w:rPr>
          <w:i/>
        </w:rPr>
        <w:t xml:space="preserve">By </w:t>
      </w:r>
      <w:r w:rsidR="000777ED" w:rsidRPr="00983009">
        <w:rPr>
          <w:i/>
        </w:rPr>
        <w:t>Charlotte Højholt</w:t>
      </w:r>
      <w:r w:rsidR="00310967" w:rsidRPr="00983009">
        <w:rPr>
          <w:i/>
        </w:rPr>
        <w:t>, charh@ruc.dk</w:t>
      </w:r>
      <w:r w:rsidR="000777ED" w:rsidRPr="00983009">
        <w:rPr>
          <w:i/>
        </w:rPr>
        <w:t xml:space="preserve"> &amp; Dorte Kousholt</w:t>
      </w:r>
      <w:r w:rsidR="00310967" w:rsidRPr="00983009">
        <w:rPr>
          <w:i/>
        </w:rPr>
        <w:t>, dkou@edu.au.dk</w:t>
      </w:r>
    </w:p>
    <w:p w14:paraId="1A07CC6C" w14:textId="77777777" w:rsidR="009501D1" w:rsidRPr="00E60B8C" w:rsidRDefault="009501D1" w:rsidP="009501D1">
      <w:pPr>
        <w:pStyle w:val="Overskrift2"/>
        <w:ind w:firstLine="0"/>
        <w:rPr>
          <w:sz w:val="28"/>
          <w:szCs w:val="28"/>
        </w:rPr>
      </w:pPr>
    </w:p>
    <w:p w14:paraId="383A0BF9" w14:textId="77777777" w:rsidR="000B6AB6" w:rsidRPr="00E60B8C" w:rsidRDefault="000B6AB6" w:rsidP="009501D1">
      <w:pPr>
        <w:pStyle w:val="Overskrift2"/>
        <w:ind w:firstLine="0"/>
        <w:rPr>
          <w:sz w:val="28"/>
          <w:szCs w:val="28"/>
        </w:rPr>
      </w:pPr>
      <w:r w:rsidRPr="00E60B8C">
        <w:rPr>
          <w:sz w:val="28"/>
          <w:szCs w:val="28"/>
        </w:rPr>
        <w:t>Introduction</w:t>
      </w:r>
    </w:p>
    <w:p w14:paraId="0D519BB0" w14:textId="77777777" w:rsidR="00E457A8" w:rsidRPr="00983009" w:rsidRDefault="000777ED" w:rsidP="009501D1">
      <w:pPr>
        <w:ind w:firstLine="0"/>
      </w:pPr>
      <w:r w:rsidRPr="00983009">
        <w:t>The school as an institution for the education of future citizens is a central site for debate abo</w:t>
      </w:r>
      <w:r w:rsidR="00FB2B4A" w:rsidRPr="00983009">
        <w:t xml:space="preserve">ut how to develop a democratic </w:t>
      </w:r>
      <w:r w:rsidRPr="00983009">
        <w:t>society – and hence for social conflict. Many parties participate in making school what it is</w:t>
      </w:r>
      <w:r w:rsidR="00A12010" w:rsidRPr="00983009">
        <w:t>.</w:t>
      </w:r>
      <w:r w:rsidR="001E2293" w:rsidRPr="00983009">
        <w:t xml:space="preserve"> </w:t>
      </w:r>
    </w:p>
    <w:p w14:paraId="1D633C8A" w14:textId="77777777" w:rsidR="00E457A8" w:rsidRPr="00983009" w:rsidRDefault="00E457A8" w:rsidP="009501D1">
      <w:pPr>
        <w:ind w:firstLine="0"/>
      </w:pPr>
    </w:p>
    <w:p w14:paraId="25EA26E6" w14:textId="1B989607" w:rsidR="000777ED" w:rsidRPr="00983009" w:rsidRDefault="000777ED" w:rsidP="009501D1">
      <w:pPr>
        <w:ind w:firstLine="0"/>
      </w:pPr>
      <w:r w:rsidRPr="00983009">
        <w:t xml:space="preserve">On one hand the school </w:t>
      </w:r>
      <w:r w:rsidR="00F601EA" w:rsidRPr="00983009">
        <w:t>connects</w:t>
      </w:r>
      <w:r w:rsidR="00E40CBE" w:rsidRPr="00983009">
        <w:t xml:space="preserve"> these</w:t>
      </w:r>
      <w:r w:rsidRPr="00983009">
        <w:t xml:space="preserve"> different parties in a shared engagement to make good education for all children on the other hand the different parties are distributed into different tasks and concerns in relation to the school.</w:t>
      </w:r>
    </w:p>
    <w:p w14:paraId="3D667117" w14:textId="77777777" w:rsidR="00AB2981" w:rsidRPr="00983009" w:rsidRDefault="00AB2981" w:rsidP="009501D1">
      <w:pPr>
        <w:ind w:firstLine="0"/>
      </w:pPr>
    </w:p>
    <w:p w14:paraId="12CE899B" w14:textId="6AAA975D" w:rsidR="001E2293" w:rsidRPr="00983009" w:rsidRDefault="00AB2981" w:rsidP="009501D1">
      <w:pPr>
        <w:ind w:firstLine="0"/>
      </w:pPr>
      <w:r w:rsidRPr="00983009">
        <w:t>In this symposium</w:t>
      </w:r>
      <w:r w:rsidR="00A31783" w:rsidRPr="00983009">
        <w:t>,</w:t>
      </w:r>
      <w:r w:rsidRPr="00983009">
        <w:t xml:space="preserve"> we have all work</w:t>
      </w:r>
      <w:r w:rsidR="001C1F70" w:rsidRPr="00983009">
        <w:t>ed</w:t>
      </w:r>
      <w:r w:rsidRPr="00983009">
        <w:t xml:space="preserve"> with school problems seen from the</w:t>
      </w:r>
      <w:r w:rsidR="002F143D" w:rsidRPr="00983009">
        <w:t xml:space="preserve"> involved </w:t>
      </w:r>
      <w:r w:rsidR="001C1F70" w:rsidRPr="00983009">
        <w:t>parties</w:t>
      </w:r>
      <w:r w:rsidR="00672690" w:rsidRPr="00983009">
        <w:t>’</w:t>
      </w:r>
      <w:r w:rsidRPr="00983009">
        <w:t xml:space="preserve"> different perspectives and the background for our common research project is </w:t>
      </w:r>
      <w:r w:rsidR="002F143D" w:rsidRPr="00983009">
        <w:t>analyse</w:t>
      </w:r>
      <w:r w:rsidR="00672690" w:rsidRPr="00983009">
        <w:t>s</w:t>
      </w:r>
      <w:r w:rsidRPr="00983009">
        <w:t xml:space="preserve"> </w:t>
      </w:r>
      <w:r w:rsidR="00672690" w:rsidRPr="00983009">
        <w:t xml:space="preserve">of </w:t>
      </w:r>
      <w:r w:rsidRPr="00983009">
        <w:t xml:space="preserve">the </w:t>
      </w:r>
      <w:r w:rsidR="00AA6E8B" w:rsidRPr="00983009">
        <w:t xml:space="preserve">widespread displacement of problems between places and parties. </w:t>
      </w:r>
    </w:p>
    <w:p w14:paraId="4310968E" w14:textId="77777777" w:rsidR="001E2293" w:rsidRPr="00983009" w:rsidRDefault="001E2293" w:rsidP="009501D1">
      <w:pPr>
        <w:ind w:firstLine="0"/>
      </w:pPr>
    </w:p>
    <w:p w14:paraId="03162A3E" w14:textId="47C04703" w:rsidR="00E457A8" w:rsidRPr="00983009" w:rsidRDefault="00AA6E8B" w:rsidP="009501D1">
      <w:pPr>
        <w:ind w:firstLine="0"/>
      </w:pPr>
      <w:r w:rsidRPr="00983009">
        <w:t xml:space="preserve">The involved </w:t>
      </w:r>
      <w:r w:rsidR="001E2293" w:rsidRPr="00983009">
        <w:t>parties</w:t>
      </w:r>
      <w:r w:rsidR="00A31783" w:rsidRPr="00983009">
        <w:t xml:space="preserve"> (</w:t>
      </w:r>
      <w:r w:rsidR="00E40CBE" w:rsidRPr="00983009">
        <w:t xml:space="preserve">children, </w:t>
      </w:r>
      <w:r w:rsidR="00A31783" w:rsidRPr="00983009">
        <w:t>teachers, school leader</w:t>
      </w:r>
      <w:r w:rsidR="00672690" w:rsidRPr="00983009">
        <w:t>, psychologist</w:t>
      </w:r>
      <w:r w:rsidR="00A31783" w:rsidRPr="00983009">
        <w:t>, parents)</w:t>
      </w:r>
      <w:r w:rsidR="001E2293" w:rsidRPr="00983009">
        <w:t xml:space="preserve"> </w:t>
      </w:r>
      <w:r w:rsidRPr="00983009">
        <w:t>have different perspectives on school problem</w:t>
      </w:r>
      <w:r w:rsidR="002F143D" w:rsidRPr="00983009">
        <w:t>s</w:t>
      </w:r>
      <w:r w:rsidRPr="00983009">
        <w:t xml:space="preserve"> and discuss for instance w</w:t>
      </w:r>
      <w:r w:rsidR="00A31783" w:rsidRPr="00983009">
        <w:t>h</w:t>
      </w:r>
      <w:r w:rsidRPr="00983009">
        <w:t>ether</w:t>
      </w:r>
      <w:r w:rsidR="001E2293" w:rsidRPr="00983009">
        <w:t xml:space="preserve"> a</w:t>
      </w:r>
      <w:r w:rsidRPr="00983009">
        <w:t xml:space="preserve"> problem should be understood related to a child’s family life, </w:t>
      </w:r>
      <w:r w:rsidR="001E2293" w:rsidRPr="00983009">
        <w:t>a teacher’s</w:t>
      </w:r>
      <w:r w:rsidR="00A31783" w:rsidRPr="00983009">
        <w:t xml:space="preserve"> </w:t>
      </w:r>
      <w:r w:rsidR="001E2293" w:rsidRPr="00983009">
        <w:t>competence</w:t>
      </w:r>
      <w:r w:rsidRPr="00983009">
        <w:t xml:space="preserve">, the social dynamics in the classroom etc. </w:t>
      </w:r>
    </w:p>
    <w:p w14:paraId="52EDEB48" w14:textId="77777777" w:rsidR="00E457A8" w:rsidRPr="00983009" w:rsidRDefault="00E457A8" w:rsidP="009501D1">
      <w:pPr>
        <w:ind w:firstLine="0"/>
      </w:pPr>
    </w:p>
    <w:p w14:paraId="0C829299" w14:textId="045F312B" w:rsidR="00066BEE" w:rsidRPr="00983009" w:rsidRDefault="00AA6E8B" w:rsidP="009501D1">
      <w:pPr>
        <w:ind w:firstLine="0"/>
      </w:pPr>
      <w:r w:rsidRPr="00983009">
        <w:t>In psychological investigations of the problems such conflicts are seldom involved explicit</w:t>
      </w:r>
      <w:r w:rsidR="005B5487" w:rsidRPr="00983009">
        <w:t>ly</w:t>
      </w:r>
      <w:r w:rsidRPr="00983009">
        <w:t xml:space="preserve"> – investigations often </w:t>
      </w:r>
      <w:r w:rsidR="00F91915" w:rsidRPr="00983009">
        <w:t>focus</w:t>
      </w:r>
      <w:r w:rsidRPr="00983009">
        <w:t xml:space="preserve"> on </w:t>
      </w:r>
      <w:r w:rsidR="005B5487" w:rsidRPr="00983009">
        <w:t>pupils</w:t>
      </w:r>
      <w:r w:rsidR="00672690" w:rsidRPr="00983009">
        <w:t>’</w:t>
      </w:r>
      <w:r w:rsidR="005B5487" w:rsidRPr="00983009">
        <w:t xml:space="preserve"> </w:t>
      </w:r>
      <w:r w:rsidRPr="00983009">
        <w:t xml:space="preserve">individual behavior, deficits </w:t>
      </w:r>
      <w:r w:rsidR="000404CF" w:rsidRPr="00983009">
        <w:t xml:space="preserve">or shortcomings. </w:t>
      </w:r>
    </w:p>
    <w:p w14:paraId="6B8D42E3" w14:textId="083EB46D" w:rsidR="007E777E" w:rsidRPr="00983009" w:rsidRDefault="000404CF" w:rsidP="009501D1">
      <w:pPr>
        <w:ind w:firstLine="0"/>
      </w:pPr>
      <w:r w:rsidRPr="00983009">
        <w:t>In this way</w:t>
      </w:r>
      <w:r w:rsidR="00A31783" w:rsidRPr="00983009">
        <w:t>,</w:t>
      </w:r>
      <w:r w:rsidRPr="00983009">
        <w:t xml:space="preserve"> you could say that social problems </w:t>
      </w:r>
      <w:r w:rsidR="001E2293" w:rsidRPr="00983009">
        <w:t xml:space="preserve">- </w:t>
      </w:r>
      <w:r w:rsidRPr="00983009">
        <w:t xml:space="preserve">and disagreements about them </w:t>
      </w:r>
      <w:r w:rsidR="001E2293" w:rsidRPr="00983009">
        <w:t xml:space="preserve">- </w:t>
      </w:r>
      <w:r w:rsidRPr="00983009">
        <w:t>are displaced to individual</w:t>
      </w:r>
      <w:r w:rsidR="00672690" w:rsidRPr="00983009">
        <w:t>ized</w:t>
      </w:r>
      <w:r w:rsidRPr="00983009">
        <w:t xml:space="preserve"> categories.</w:t>
      </w:r>
      <w:r w:rsidR="001E2293" w:rsidRPr="00983009">
        <w:t xml:space="preserve"> </w:t>
      </w:r>
    </w:p>
    <w:p w14:paraId="56E5A2FC" w14:textId="77777777" w:rsidR="00066BEE" w:rsidRPr="00983009" w:rsidRDefault="00066BEE" w:rsidP="009501D1">
      <w:pPr>
        <w:ind w:firstLine="0"/>
      </w:pPr>
    </w:p>
    <w:p w14:paraId="79A2636B" w14:textId="6C66E6B2" w:rsidR="00892859" w:rsidRPr="00983009" w:rsidRDefault="004B2CBC" w:rsidP="009501D1">
      <w:pPr>
        <w:ind w:firstLine="0"/>
      </w:pPr>
      <w:r w:rsidRPr="00983009">
        <w:t xml:space="preserve">In previous research </w:t>
      </w:r>
      <w:r w:rsidR="003A01FE" w:rsidRPr="00983009">
        <w:t>w</w:t>
      </w:r>
      <w:r w:rsidR="001E2293" w:rsidRPr="00983009">
        <w:t>e have discussed how such categorizations of individual children im</w:t>
      </w:r>
      <w:r w:rsidR="003A01FE" w:rsidRPr="00983009">
        <w:t xml:space="preserve">ply different </w:t>
      </w:r>
      <w:r w:rsidR="005B5487" w:rsidRPr="00983009">
        <w:t xml:space="preserve">ways of </w:t>
      </w:r>
      <w:r w:rsidR="00E40CBE" w:rsidRPr="00983009">
        <w:t>understanding</w:t>
      </w:r>
      <w:r w:rsidR="003A01FE" w:rsidRPr="00983009">
        <w:t xml:space="preserve"> </w:t>
      </w:r>
      <w:r w:rsidR="005B5487" w:rsidRPr="00983009">
        <w:t>them</w:t>
      </w:r>
      <w:r w:rsidRPr="00983009">
        <w:t xml:space="preserve"> </w:t>
      </w:r>
      <w:r w:rsidR="003A01FE" w:rsidRPr="00983009">
        <w:t xml:space="preserve">and </w:t>
      </w:r>
      <w:r w:rsidR="005B5487" w:rsidRPr="00983009">
        <w:t xml:space="preserve">different </w:t>
      </w:r>
      <w:r w:rsidR="003A01FE" w:rsidRPr="00983009">
        <w:t>social conditions for the children in the classroom</w:t>
      </w:r>
      <w:r w:rsidRPr="00983009">
        <w:t>. We have discussed such processes</w:t>
      </w:r>
      <w:r w:rsidR="003A01FE" w:rsidRPr="00983009">
        <w:t xml:space="preserve"> as situated inequality</w:t>
      </w:r>
      <w:r w:rsidR="00983009">
        <w:t xml:space="preserve"> </w:t>
      </w:r>
      <w:r w:rsidR="00983009">
        <w:fldChar w:fldCharType="begin"/>
      </w:r>
      <w:r w:rsidR="00983009">
        <w:instrText xml:space="preserve"> ADDIN EN.CITE &lt;EndNote&gt;&lt;Cite&gt;&lt;Author&gt;Højholt&lt;/Author&gt;&lt;Year&gt;2016&lt;/Year&gt;&lt;RecNum&gt;1005&lt;/RecNum&gt;&lt;DisplayText&gt;(Højholt, 2016)&lt;/DisplayText&gt;&lt;record&gt;&lt;rec-number&gt;1005&lt;/rec-number&gt;&lt;foreign-keys&gt;&lt;key app="EN" db-id="0fxard9aapspw3esvr4ppdezxspefxzdw9wd" timestamp="1494844794"&gt;1005&lt;/key&gt;&lt;/foreign-keys&gt;&lt;ref-type name="Book Section"&gt;5&lt;/ref-type&gt;&lt;contributors&gt;&lt;authors&gt;&lt;author&gt;Højholt, Charlotte&lt;/author&gt;&lt;/authors&gt;&lt;secondary-authors&gt;&lt;author&gt;E. schraube, &amp;amp; C. Højholt&lt;/author&gt;&lt;/secondary-authors&gt;&lt;/contributors&gt;&lt;titles&gt;&lt;title&gt;Situated Inequality and the Conflictuality of Children’s Conduct of Life&lt;/title&gt;&lt;secondary-title&gt;Psychology and the conduct of everyday life.&lt;/secondary-title&gt;&lt;/titles&gt;&lt;pages&gt;145 - 163&lt;/pages&gt;&lt;section&gt;7&lt;/section&gt;&lt;dates&gt;&lt;year&gt;2016&lt;/year&gt;&lt;/dates&gt;&lt;pub-location&gt;London&lt;/pub-location&gt;&lt;publisher&gt;Routledge&lt;/publisher&gt;&lt;urls&gt;&lt;/urls&gt;&lt;/record&gt;&lt;/Cite&gt;&lt;/EndNote&gt;</w:instrText>
      </w:r>
      <w:r w:rsidR="00983009">
        <w:fldChar w:fldCharType="separate"/>
      </w:r>
      <w:r w:rsidR="00983009">
        <w:rPr>
          <w:noProof/>
        </w:rPr>
        <w:t>(Højholt, 2016)</w:t>
      </w:r>
      <w:r w:rsidR="00983009">
        <w:fldChar w:fldCharType="end"/>
      </w:r>
      <w:r w:rsidR="003A01FE" w:rsidRPr="00983009">
        <w:t xml:space="preserve">. </w:t>
      </w:r>
    </w:p>
    <w:p w14:paraId="17B4A3AD" w14:textId="77777777" w:rsidR="00A177B8" w:rsidRPr="00983009" w:rsidRDefault="00A177B8" w:rsidP="009501D1">
      <w:pPr>
        <w:ind w:firstLine="0"/>
      </w:pPr>
    </w:p>
    <w:p w14:paraId="0C67FD85" w14:textId="77777777" w:rsidR="00E457A8" w:rsidRPr="00983009" w:rsidRDefault="003A01FE" w:rsidP="009501D1">
      <w:pPr>
        <w:ind w:firstLine="0"/>
      </w:pPr>
      <w:r w:rsidRPr="00983009">
        <w:lastRenderedPageBreak/>
        <w:t>In this symposium</w:t>
      </w:r>
      <w:r w:rsidR="004B2CBC" w:rsidRPr="00983009">
        <w:t>,</w:t>
      </w:r>
      <w:r w:rsidRPr="00983009">
        <w:t xml:space="preserve"> we want to </w:t>
      </w:r>
      <w:r w:rsidR="005B5487" w:rsidRPr="00983009">
        <w:t xml:space="preserve">focus on </w:t>
      </w:r>
      <w:r w:rsidRPr="00983009">
        <w:t xml:space="preserve">the conflicts that at the same time seem to dominate these kind of processes in the school – and to disappear in the terminology </w:t>
      </w:r>
      <w:r w:rsidR="004B2CBC" w:rsidRPr="00983009">
        <w:t xml:space="preserve">about </w:t>
      </w:r>
      <w:r w:rsidRPr="00983009">
        <w:t xml:space="preserve">school problems. </w:t>
      </w:r>
    </w:p>
    <w:p w14:paraId="151816E3" w14:textId="77777777" w:rsidR="00E457A8" w:rsidRPr="00983009" w:rsidRDefault="00E457A8" w:rsidP="009501D1">
      <w:pPr>
        <w:ind w:firstLine="0"/>
      </w:pPr>
    </w:p>
    <w:p w14:paraId="1E0D5F31" w14:textId="367107F8" w:rsidR="00AB2981" w:rsidRPr="00983009" w:rsidRDefault="007E777E" w:rsidP="009501D1">
      <w:pPr>
        <w:ind w:firstLine="0"/>
      </w:pPr>
      <w:r w:rsidRPr="00983009">
        <w:t>We want to illustrate how these conflicts relate to societal conflicts about the school</w:t>
      </w:r>
      <w:r w:rsidR="00D67CEF" w:rsidRPr="00983009">
        <w:t>. T</w:t>
      </w:r>
      <w:r w:rsidRPr="00983009">
        <w:t xml:space="preserve">o do so we analyze social situations </w:t>
      </w:r>
      <w:r w:rsidR="00D31128" w:rsidRPr="00983009">
        <w:t>in</w:t>
      </w:r>
      <w:r w:rsidR="00FA68A0" w:rsidRPr="00983009">
        <w:t xml:space="preserve"> </w:t>
      </w:r>
      <w:r w:rsidRPr="00983009">
        <w:t xml:space="preserve">the school from different </w:t>
      </w:r>
      <w:r w:rsidR="00B73CC6" w:rsidRPr="00983009">
        <w:t>viewpoints through</w:t>
      </w:r>
      <w:r w:rsidR="00892859" w:rsidRPr="00983009">
        <w:t xml:space="preserve"> the different presentations</w:t>
      </w:r>
      <w:r w:rsidR="00D67CEF" w:rsidRPr="00983009">
        <w:t xml:space="preserve"> you will meet today and Friday</w:t>
      </w:r>
      <w:r w:rsidR="00FA68A0" w:rsidRPr="00983009">
        <w:t xml:space="preserve"> in two connected symposiums</w:t>
      </w:r>
      <w:r w:rsidRPr="00983009">
        <w:t>.</w:t>
      </w:r>
    </w:p>
    <w:p w14:paraId="32304FCD" w14:textId="77777777" w:rsidR="00950425" w:rsidRPr="00983009" w:rsidRDefault="00950425" w:rsidP="00950425">
      <w:pPr>
        <w:ind w:firstLine="0"/>
      </w:pPr>
    </w:p>
    <w:p w14:paraId="6682ADEF" w14:textId="75CE6E2A" w:rsidR="00FB2B4A" w:rsidRPr="00983009" w:rsidRDefault="008F57CE" w:rsidP="00950425">
      <w:pPr>
        <w:ind w:firstLine="0"/>
      </w:pPr>
      <w:r w:rsidRPr="00983009">
        <w:t>C</w:t>
      </w:r>
      <w:r w:rsidR="00F601EA" w:rsidRPr="00983009">
        <w:t xml:space="preserve">onflicts in and about public education seem as an illustrative case for exploring how historical and political discussions form part of personal and intersubjective ways of making things work in social institutions. </w:t>
      </w:r>
      <w:r w:rsidR="00E40CBE" w:rsidRPr="00983009">
        <w:t>Simultaneously the participants actively struggle to make their personal conduct of everyday life hang together and in relation to that they make up the conditions to each other.</w:t>
      </w:r>
    </w:p>
    <w:p w14:paraId="78060C31" w14:textId="5C4AD58D" w:rsidR="00892859" w:rsidRPr="00983009" w:rsidRDefault="00947F7B" w:rsidP="00947F7B">
      <w:pPr>
        <w:tabs>
          <w:tab w:val="left" w:pos="4102"/>
        </w:tabs>
        <w:ind w:firstLine="0"/>
      </w:pPr>
      <w:r w:rsidRPr="00983009">
        <w:tab/>
      </w:r>
    </w:p>
    <w:p w14:paraId="130D2072" w14:textId="6A13F783" w:rsidR="00892859" w:rsidRPr="00983009" w:rsidRDefault="00892859" w:rsidP="00892859">
      <w:pPr>
        <w:ind w:firstLine="0"/>
      </w:pPr>
      <w:r w:rsidRPr="00983009">
        <w:rPr>
          <w:color w:val="333333"/>
        </w:rPr>
        <w:t>So, through a focus on conflicts,</w:t>
      </w:r>
      <w:r w:rsidRPr="00983009">
        <w:t xml:space="preserve"> we intend to discuss theoretical challenges related to conceptualizing the dialectic relationship between historical conditions and situated interplay in concrete everyday practice. </w:t>
      </w:r>
    </w:p>
    <w:p w14:paraId="1B0EA1DF" w14:textId="77777777" w:rsidR="00892859" w:rsidRPr="00983009" w:rsidRDefault="00892859" w:rsidP="00950425">
      <w:pPr>
        <w:ind w:firstLine="0"/>
      </w:pPr>
    </w:p>
    <w:p w14:paraId="1588E7F7" w14:textId="3C421548" w:rsidR="008F57CE" w:rsidRPr="00983009" w:rsidRDefault="008F57CE" w:rsidP="008F57CE">
      <w:pPr>
        <w:ind w:firstLine="0"/>
      </w:pPr>
      <w:r w:rsidRPr="00983009">
        <w:t>In this way</w:t>
      </w:r>
      <w:r w:rsidR="00FA68A0" w:rsidRPr="00983009">
        <w:t>,</w:t>
      </w:r>
      <w:r w:rsidRPr="00983009">
        <w:t xml:space="preserve"> we want to open theoretical possibilities for analyzing how contradictory aspects of social practice at one and the same time are incompatible and dependent on one another. </w:t>
      </w:r>
    </w:p>
    <w:p w14:paraId="2C352458" w14:textId="77777777" w:rsidR="00950425" w:rsidRPr="00983009" w:rsidRDefault="00950425" w:rsidP="00950425">
      <w:pPr>
        <w:ind w:firstLine="0"/>
      </w:pPr>
    </w:p>
    <w:p w14:paraId="3E57A35C" w14:textId="0B6532A1" w:rsidR="008C33C7" w:rsidRPr="00983009" w:rsidRDefault="0095653C" w:rsidP="00950425">
      <w:pPr>
        <w:ind w:firstLine="0"/>
      </w:pPr>
      <w:r w:rsidRPr="00983009">
        <w:t>Through a</w:t>
      </w:r>
      <w:r w:rsidR="008C33C7" w:rsidRPr="00983009">
        <w:t xml:space="preserve">n exploration of </w:t>
      </w:r>
      <w:r w:rsidR="00AF35C3" w:rsidRPr="00983009">
        <w:t xml:space="preserve">conflictual </w:t>
      </w:r>
      <w:r w:rsidR="008C33C7" w:rsidRPr="00983009">
        <w:t>processes seen from children’s, parents, teachers, pedagogues, school leaders, psychologist and official</w:t>
      </w:r>
      <w:r w:rsidR="00E40CBE" w:rsidRPr="00983009">
        <w:t>s</w:t>
      </w:r>
      <w:r w:rsidR="008C33C7" w:rsidRPr="00983009">
        <w:t xml:space="preserve"> perspectives we discuss how situated conflicts  in everyday practices can be analyzed in the light of historical and politi</w:t>
      </w:r>
      <w:r w:rsidRPr="00983009">
        <w:t xml:space="preserve">cal </w:t>
      </w:r>
      <w:r w:rsidR="007F35C0" w:rsidRPr="00983009">
        <w:t>struggles</w:t>
      </w:r>
      <w:r w:rsidRPr="00983009">
        <w:t xml:space="preserve"> about the school.</w:t>
      </w:r>
    </w:p>
    <w:p w14:paraId="26575CCF" w14:textId="77777777" w:rsidR="00950425" w:rsidRPr="00983009" w:rsidRDefault="00950425" w:rsidP="00950425">
      <w:pPr>
        <w:ind w:firstLine="0"/>
      </w:pPr>
    </w:p>
    <w:p w14:paraId="5DBEA710" w14:textId="77777777" w:rsidR="00950425" w:rsidRPr="00983009" w:rsidRDefault="00B45E0C" w:rsidP="00950425">
      <w:pPr>
        <w:ind w:firstLine="0"/>
      </w:pPr>
      <w:r w:rsidRPr="00983009">
        <w:t xml:space="preserve">The mentioned parties are involved in the school life of children but they have different kinds of access to knowledge about what is going on here and they have different kinds of responsibility connected to different aspects of the many-sided matter. </w:t>
      </w:r>
    </w:p>
    <w:p w14:paraId="27CC5CEE" w14:textId="77777777" w:rsidR="00950425" w:rsidRPr="00983009" w:rsidRDefault="00950425" w:rsidP="00950425">
      <w:pPr>
        <w:ind w:firstLine="0"/>
      </w:pPr>
    </w:p>
    <w:p w14:paraId="70E41270" w14:textId="4C9EB6E4" w:rsidR="00950425" w:rsidRPr="00983009" w:rsidRDefault="0056574C" w:rsidP="00950425">
      <w:pPr>
        <w:ind w:firstLine="0"/>
      </w:pPr>
      <w:r w:rsidRPr="00983009">
        <w:t>Thus,</w:t>
      </w:r>
      <w:r w:rsidR="00B45E0C" w:rsidRPr="00983009">
        <w:t xml:space="preserve"> </w:t>
      </w:r>
      <w:r w:rsidR="008B4122" w:rsidRPr="00983009">
        <w:t xml:space="preserve">we understand </w:t>
      </w:r>
      <w:r w:rsidR="00B45E0C" w:rsidRPr="00983009">
        <w:t xml:space="preserve">the </w:t>
      </w:r>
      <w:r w:rsidR="00F546D5" w:rsidRPr="00983009">
        <w:t>disagreeing parties not</w:t>
      </w:r>
      <w:r w:rsidR="008B4122" w:rsidRPr="00983009">
        <w:t xml:space="preserve"> as</w:t>
      </w:r>
      <w:r w:rsidR="00F546D5" w:rsidRPr="00983009">
        <w:t xml:space="preserve"> “randomly disagreeing”. Their different perspectives can be analytically linked to their different positions and their different types of responsibilities and contributions are differentiated in a </w:t>
      </w:r>
      <w:r w:rsidR="008F57CE" w:rsidRPr="00983009">
        <w:t xml:space="preserve">complex </w:t>
      </w:r>
      <w:r w:rsidR="00F546D5" w:rsidRPr="00983009">
        <w:t xml:space="preserve">practice structure. </w:t>
      </w:r>
    </w:p>
    <w:p w14:paraId="4F9D2E26" w14:textId="77777777" w:rsidR="00950425" w:rsidRPr="00983009" w:rsidRDefault="00950425" w:rsidP="00950425">
      <w:pPr>
        <w:ind w:firstLine="0"/>
      </w:pPr>
    </w:p>
    <w:p w14:paraId="17C5B6D3" w14:textId="36375005" w:rsidR="00703CD4" w:rsidRPr="00983009" w:rsidRDefault="00E40CBE" w:rsidP="00950425">
      <w:pPr>
        <w:ind w:firstLine="0"/>
      </w:pPr>
      <w:r w:rsidRPr="00983009">
        <w:t>Still, t</w:t>
      </w:r>
      <w:r w:rsidR="00F546D5" w:rsidRPr="00983009">
        <w:t xml:space="preserve">he parties are related through </w:t>
      </w:r>
      <w:r w:rsidR="00910022" w:rsidRPr="00983009">
        <w:t>common matters</w:t>
      </w:r>
      <w:r w:rsidR="00F546D5" w:rsidRPr="00983009">
        <w:t>,</w:t>
      </w:r>
      <w:r w:rsidR="00910022" w:rsidRPr="00983009">
        <w:t xml:space="preserve"> and you could say that their</w:t>
      </w:r>
      <w:r w:rsidR="00F546D5" w:rsidRPr="00983009">
        <w:t xml:space="preserve"> disagreements express their shared engagement and provide an opportunity to expand our understanding of the </w:t>
      </w:r>
      <w:r w:rsidR="00AF35C3" w:rsidRPr="00983009">
        <w:t xml:space="preserve">social </w:t>
      </w:r>
      <w:r w:rsidR="00F546D5" w:rsidRPr="00983009">
        <w:t>practice</w:t>
      </w:r>
      <w:r w:rsidR="00AF35C3" w:rsidRPr="00983009">
        <w:t xml:space="preserve"> of the school</w:t>
      </w:r>
      <w:r w:rsidR="00F546D5" w:rsidRPr="00983009">
        <w:t>.</w:t>
      </w:r>
    </w:p>
    <w:p w14:paraId="1EEAAE64" w14:textId="77777777" w:rsidR="007476C9" w:rsidRPr="00983009" w:rsidRDefault="007476C9" w:rsidP="00950425">
      <w:pPr>
        <w:ind w:firstLine="0"/>
      </w:pPr>
    </w:p>
    <w:p w14:paraId="7F88E0CE" w14:textId="77777777" w:rsidR="00C4216D" w:rsidRDefault="00C4216D" w:rsidP="007476C9">
      <w:pPr>
        <w:pStyle w:val="Overskrift2"/>
        <w:ind w:firstLine="0"/>
        <w:rPr>
          <w:sz w:val="28"/>
          <w:szCs w:val="28"/>
        </w:rPr>
      </w:pPr>
    </w:p>
    <w:p w14:paraId="2C30F2FE" w14:textId="48552D8A" w:rsidR="007476C9" w:rsidRPr="007476C9" w:rsidRDefault="007476C9" w:rsidP="007476C9">
      <w:pPr>
        <w:pStyle w:val="Overskrift2"/>
        <w:ind w:firstLine="0"/>
        <w:rPr>
          <w:sz w:val="28"/>
          <w:szCs w:val="28"/>
        </w:rPr>
      </w:pPr>
      <w:r w:rsidRPr="007476C9">
        <w:rPr>
          <w:sz w:val="28"/>
          <w:szCs w:val="28"/>
        </w:rPr>
        <w:t>Common organization and methodology of the subprojects</w:t>
      </w:r>
    </w:p>
    <w:p w14:paraId="1F55D76F" w14:textId="6605122D" w:rsidR="007476C9" w:rsidRPr="00983009" w:rsidRDefault="00C4216D" w:rsidP="00C4216D">
      <w:pPr>
        <w:ind w:firstLine="0"/>
      </w:pPr>
      <w:r w:rsidRPr="00983009">
        <w:lastRenderedPageBreak/>
        <w:t>We</w:t>
      </w:r>
      <w:r w:rsidR="007476C9" w:rsidRPr="00983009">
        <w:t xml:space="preserve"> are orga</w:t>
      </w:r>
      <w:r w:rsidR="00E40CBE" w:rsidRPr="00983009">
        <w:t>nized in different subprojects</w:t>
      </w:r>
      <w:r w:rsidR="00D71630" w:rsidRPr="00983009">
        <w:t xml:space="preserve"> with a joint focus on</w:t>
      </w:r>
      <w:r w:rsidR="00D71630" w:rsidRPr="00983009">
        <w:rPr>
          <w:rFonts w:asciiTheme="majorHAnsi" w:eastAsiaTheme="majorEastAsia" w:hAnsi="Calibri" w:cstheme="majorBidi"/>
          <w:b/>
          <w:bCs/>
          <w:color w:val="000000" w:themeColor="text1"/>
          <w:kern w:val="24"/>
          <w:lang w:val="en-GB"/>
        </w:rPr>
        <w:t xml:space="preserve"> </w:t>
      </w:r>
      <w:r w:rsidR="00D71630" w:rsidRPr="00983009">
        <w:rPr>
          <w:bCs/>
          <w:i/>
          <w:lang w:val="en-GB"/>
        </w:rPr>
        <w:t>Children’s Inclusion in School Investigated as Conflictual Cooperation</w:t>
      </w:r>
      <w:r w:rsidR="00E40CBE" w:rsidRPr="00983009">
        <w:rPr>
          <w:bCs/>
          <w:i/>
          <w:lang w:val="en-GB"/>
        </w:rPr>
        <w:t xml:space="preserve">. </w:t>
      </w:r>
      <w:r w:rsidR="00E40CBE" w:rsidRPr="00983009">
        <w:rPr>
          <w:bCs/>
          <w:lang w:val="en-GB"/>
        </w:rPr>
        <w:t xml:space="preserve">We investigate the same schools from different perspectives and share empirical material. In this way, we have different access to knowledge about the social life of the schools and find ourselves in the contradictions of this life – developing different perspectives on the same matter. Through analysis of these differences and how they are anchored in the </w:t>
      </w:r>
      <w:r w:rsidR="00A24FDB" w:rsidRPr="00983009">
        <w:rPr>
          <w:bCs/>
          <w:lang w:val="en-GB"/>
        </w:rPr>
        <w:t>social practice of the school we develop our understandings.</w:t>
      </w:r>
    </w:p>
    <w:p w14:paraId="5832B20B" w14:textId="04682983" w:rsidR="00E457A8" w:rsidRPr="00983009" w:rsidRDefault="00A24FDB" w:rsidP="00C4216D">
      <w:pPr>
        <w:spacing w:before="100" w:beforeAutospacing="1" w:after="100" w:afterAutospacing="1"/>
        <w:ind w:firstLine="0"/>
        <w:rPr>
          <w:rFonts w:eastAsia="Times New Roman"/>
          <w:lang w:val="en-GB"/>
        </w:rPr>
      </w:pPr>
      <w:r w:rsidRPr="00983009">
        <w:rPr>
          <w:rFonts w:eastAsia="Times New Roman"/>
          <w:lang w:val="en-GB"/>
        </w:rPr>
        <w:t>In the entire project w</w:t>
      </w:r>
      <w:r w:rsidR="007476C9" w:rsidRPr="00983009">
        <w:rPr>
          <w:rFonts w:eastAsia="Times New Roman"/>
          <w:lang w:val="en-GB"/>
        </w:rPr>
        <w:t xml:space="preserve">e take our methodological approach in a tradition of </w:t>
      </w:r>
      <w:r w:rsidR="007476C9" w:rsidRPr="00983009">
        <w:rPr>
          <w:rFonts w:eastAsia="Times New Roman"/>
          <w:i/>
          <w:lang w:val="en-GB"/>
        </w:rPr>
        <w:t>Practice research</w:t>
      </w:r>
      <w:r w:rsidR="007476C9" w:rsidRPr="00983009">
        <w:rPr>
          <w:rFonts w:eastAsia="Times New Roman"/>
          <w:lang w:val="en-GB"/>
        </w:rPr>
        <w:t xml:space="preserve"> and arrange research processes as collaboration</w:t>
      </w:r>
      <w:r w:rsidR="00983009">
        <w:rPr>
          <w:rFonts w:eastAsia="Times New Roman"/>
          <w:lang w:val="en-GB"/>
        </w:rPr>
        <w:t xml:space="preserve"> </w:t>
      </w:r>
      <w:r w:rsidR="00983009">
        <w:rPr>
          <w:rFonts w:eastAsia="Times New Roman"/>
          <w:lang w:val="en-GB"/>
        </w:rPr>
        <w:fldChar w:fldCharType="begin">
          <w:fldData xml:space="preserve">PEVuZE5vdGU+PENpdGU+PEF1dGhvcj5Iw7hqaG9sdDwvQXV0aG9yPjxZZWFyPjIwMTQ8L1llYXI+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</w:fldData>
        </w:fldChar>
      </w:r>
      <w:r w:rsidR="00C05805">
        <w:rPr>
          <w:rFonts w:eastAsia="Times New Roman"/>
          <w:lang w:val="en-GB"/>
        </w:rPr>
        <w:instrText xml:space="preserve"> ADDIN EN.CITE </w:instrText>
      </w:r>
      <w:r w:rsidR="00C05805">
        <w:rPr>
          <w:rFonts w:eastAsia="Times New Roman"/>
          <w:lang w:val="en-GB"/>
        </w:rPr>
        <w:fldChar w:fldCharType="begin">
          <w:fldData xml:space="preserve">PEVuZE5vdGU+PENpdGU+PEF1dGhvcj5Iw7hqaG9sdDwvQXV0aG9yPjxZZWFyPjIwMTQ8L1llYXI+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</w:fldData>
        </w:fldChar>
      </w:r>
      <w:r w:rsidR="00C05805">
        <w:rPr>
          <w:rFonts w:eastAsia="Times New Roman"/>
          <w:lang w:val="en-GB"/>
        </w:rPr>
        <w:instrText xml:space="preserve"> ADDIN EN.CITE.DATA </w:instrText>
      </w:r>
      <w:r w:rsidR="00C05805">
        <w:rPr>
          <w:rFonts w:eastAsia="Times New Roman"/>
          <w:lang w:val="en-GB"/>
        </w:rPr>
      </w:r>
      <w:r w:rsidR="00C05805">
        <w:rPr>
          <w:rFonts w:eastAsia="Times New Roman"/>
          <w:lang w:val="en-GB"/>
        </w:rPr>
        <w:fldChar w:fldCharType="end"/>
      </w:r>
      <w:r w:rsidR="00983009">
        <w:rPr>
          <w:rFonts w:eastAsia="Times New Roman"/>
          <w:lang w:val="en-GB"/>
        </w:rPr>
      </w:r>
      <w:r w:rsidR="00983009">
        <w:rPr>
          <w:rFonts w:eastAsia="Times New Roman"/>
          <w:lang w:val="en-GB"/>
        </w:rPr>
        <w:fldChar w:fldCharType="separate"/>
      </w:r>
      <w:r w:rsidR="00C05805">
        <w:rPr>
          <w:rFonts w:eastAsia="Times New Roman"/>
          <w:noProof/>
          <w:lang w:val="en-GB"/>
        </w:rPr>
        <w:t>(Højholt &amp; Kousholt, 2014; Kousholt, 2016)</w:t>
      </w:r>
      <w:r w:rsidR="00983009">
        <w:rPr>
          <w:rFonts w:eastAsia="Times New Roman"/>
          <w:lang w:val="en-GB"/>
        </w:rPr>
        <w:fldChar w:fldCharType="end"/>
      </w:r>
      <w:r w:rsidR="007476C9" w:rsidRPr="00983009">
        <w:rPr>
          <w:rFonts w:eastAsia="Times New Roman"/>
          <w:lang w:val="en-GB"/>
        </w:rPr>
        <w:t>. We meet regularly with co-researchers from the schools we are collaborating with – to have dialogues about the progress of the project</w:t>
      </w:r>
      <w:r w:rsidR="003B26A8" w:rsidRPr="00983009">
        <w:rPr>
          <w:rFonts w:eastAsia="Times New Roman"/>
          <w:lang w:val="en-GB"/>
        </w:rPr>
        <w:t>, to li</w:t>
      </w:r>
      <w:r w:rsidR="0042792B" w:rsidRPr="00983009">
        <w:rPr>
          <w:rFonts w:eastAsia="Times New Roman"/>
          <w:lang w:val="en-GB"/>
        </w:rPr>
        <w:t>sten to examples and pertinent dilemmas</w:t>
      </w:r>
      <w:r w:rsidR="003B26A8" w:rsidRPr="00983009">
        <w:rPr>
          <w:rFonts w:eastAsia="Times New Roman"/>
          <w:lang w:val="en-GB"/>
        </w:rPr>
        <w:t xml:space="preserve"> from practice and to discuss and</w:t>
      </w:r>
      <w:r w:rsidR="00837EFC" w:rsidRPr="00983009">
        <w:rPr>
          <w:rFonts w:eastAsia="Times New Roman"/>
          <w:lang w:val="en-GB"/>
        </w:rPr>
        <w:t xml:space="preserve"> analyse</w:t>
      </w:r>
      <w:r w:rsidR="003B26A8" w:rsidRPr="00983009">
        <w:rPr>
          <w:rFonts w:eastAsia="Times New Roman"/>
          <w:lang w:val="en-GB"/>
        </w:rPr>
        <w:t xml:space="preserve"> the empirical material together</w:t>
      </w:r>
      <w:r w:rsidR="007476C9" w:rsidRPr="00983009">
        <w:rPr>
          <w:rFonts w:eastAsia="Times New Roman"/>
          <w:lang w:val="en-GB"/>
        </w:rPr>
        <w:t xml:space="preserve">. </w:t>
      </w:r>
    </w:p>
    <w:p w14:paraId="2BE2B2C9" w14:textId="2FF0A1D8" w:rsidR="007476C9" w:rsidRPr="00983009" w:rsidRDefault="003B26A8" w:rsidP="00C4216D">
      <w:pPr>
        <w:spacing w:before="100" w:beforeAutospacing="1" w:after="100" w:afterAutospacing="1"/>
        <w:ind w:firstLine="0"/>
        <w:rPr>
          <w:rFonts w:eastAsia="Times New Roman"/>
          <w:lang w:val="en-GB"/>
        </w:rPr>
      </w:pPr>
      <w:r w:rsidRPr="00983009">
        <w:rPr>
          <w:rFonts w:eastAsia="Times New Roman"/>
          <w:lang w:val="en-GB"/>
        </w:rPr>
        <w:t xml:space="preserve">It is a way of organizing </w:t>
      </w:r>
      <w:r w:rsidR="007476C9" w:rsidRPr="00983009">
        <w:rPr>
          <w:rFonts w:eastAsia="Times New Roman"/>
          <w:lang w:val="en-GB"/>
        </w:rPr>
        <w:t>research as mutual learning</w:t>
      </w:r>
      <w:r w:rsidRPr="00983009">
        <w:rPr>
          <w:rFonts w:eastAsia="Times New Roman"/>
          <w:lang w:val="en-GB"/>
        </w:rPr>
        <w:t xml:space="preserve"> processes </w:t>
      </w:r>
      <w:r w:rsidR="007476C9" w:rsidRPr="00983009">
        <w:rPr>
          <w:rFonts w:eastAsia="Times New Roman"/>
          <w:lang w:val="en-GB"/>
        </w:rPr>
        <w:t>try</w:t>
      </w:r>
      <w:r w:rsidRPr="00983009">
        <w:rPr>
          <w:rFonts w:eastAsia="Times New Roman"/>
          <w:lang w:val="en-GB"/>
        </w:rPr>
        <w:t>ing</w:t>
      </w:r>
      <w:r w:rsidR="007476C9" w:rsidRPr="00983009">
        <w:rPr>
          <w:rFonts w:eastAsia="Times New Roman"/>
          <w:lang w:val="en-GB"/>
        </w:rPr>
        <w:t xml:space="preserve"> to work with the development of practice and theory interlinked</w:t>
      </w:r>
      <w:r w:rsidR="003E38DB">
        <w:rPr>
          <w:rFonts w:eastAsia="Times New Roman"/>
          <w:lang w:val="en-GB"/>
        </w:rPr>
        <w:t xml:space="preserve"> </w:t>
      </w:r>
      <w:r w:rsidR="003E38DB">
        <w:rPr>
          <w:rFonts w:eastAsia="Times New Roman"/>
          <w:lang w:val="en-GB"/>
        </w:rPr>
        <w:fldChar w:fldCharType="begin"/>
      </w:r>
      <w:r w:rsidR="003E38DB">
        <w:rPr>
          <w:rFonts w:eastAsia="Times New Roman"/>
          <w:lang w:val="en-GB"/>
        </w:rPr>
        <w:instrText xml:space="preserve"> ADDIN EN.CITE &lt;EndNote&gt;&lt;Cite&gt;&lt;Author&gt;Højholt&lt;/Author&gt;&lt;Year&gt;in prep&lt;/Year&gt;&lt;RecNum&gt;1120&lt;/RecNum&gt;&lt;DisplayText&gt;(Højholt &amp;amp; Kousholt, in prep-b)&lt;/DisplayText&gt;&lt;record&gt;&lt;rec-number&gt;1120&lt;/rec-number&gt;&lt;foreign-keys&gt;&lt;key app="EN" db-id="0fxard9aapspw3esvr4ppdezxspefxzdw9wd" timestamp="1506629957"&gt;1120&lt;/key&gt;&lt;/foreign-keys&gt;&lt;ref-type name="Journal Article"&gt;17&lt;/ref-type&gt;&lt;contributors&gt;&lt;authors&gt;&lt;author&gt;Højholt, Charlotte&lt;/author&gt;&lt;author&gt;Kousholt, Dorte&lt;/author&gt;&lt;/authors&gt;&lt;/contributors&gt;&lt;titles&gt;&lt;title&gt;Research collaboration and mutual learning processes&lt;/title&gt;&lt;secondary-title&gt;Annual Review of Critical Psychology&lt;/secondary-title&gt;&lt;/titles&gt;&lt;periodical&gt;&lt;full-title&gt;Annual Review of Critical Psychology&lt;/full-title&gt;&lt;/periodical&gt;&lt;dates&gt;&lt;year&gt;in prep&lt;/year&gt;&lt;/dates&gt;&lt;urls&gt;&lt;/urls&gt;&lt;/record&gt;&lt;/Cite&gt;&lt;/EndNote&gt;</w:instrText>
      </w:r>
      <w:r w:rsidR="003E38DB">
        <w:rPr>
          <w:rFonts w:eastAsia="Times New Roman"/>
          <w:lang w:val="en-GB"/>
        </w:rPr>
        <w:fldChar w:fldCharType="separate"/>
      </w:r>
      <w:r w:rsidR="003E38DB">
        <w:rPr>
          <w:rFonts w:eastAsia="Times New Roman"/>
          <w:noProof/>
          <w:lang w:val="en-GB"/>
        </w:rPr>
        <w:t>(Højholt &amp; Kousholt, in prep-b)</w:t>
      </w:r>
      <w:r w:rsidR="003E38DB">
        <w:rPr>
          <w:rFonts w:eastAsia="Times New Roman"/>
          <w:lang w:val="en-GB"/>
        </w:rPr>
        <w:fldChar w:fldCharType="end"/>
      </w:r>
      <w:r w:rsidR="007476C9" w:rsidRPr="00983009">
        <w:rPr>
          <w:rFonts w:eastAsia="Times New Roman"/>
          <w:lang w:val="en-GB"/>
        </w:rPr>
        <w:t xml:space="preserve">. </w:t>
      </w:r>
    </w:p>
    <w:p w14:paraId="799A02EE" w14:textId="445307B6" w:rsidR="007476C9" w:rsidRPr="00983009" w:rsidRDefault="007476C9" w:rsidP="00C4216D">
      <w:pPr>
        <w:ind w:firstLine="0"/>
      </w:pPr>
      <w:r w:rsidRPr="00983009">
        <w:rPr>
          <w:rFonts w:eastAsia="Times New Roman"/>
        </w:rPr>
        <w:t xml:space="preserve">In </w:t>
      </w:r>
      <w:r w:rsidR="003B26A8" w:rsidRPr="00983009">
        <w:rPr>
          <w:rFonts w:eastAsia="Times New Roman"/>
        </w:rPr>
        <w:t>continuation of this</w:t>
      </w:r>
      <w:r w:rsidR="00D71630" w:rsidRPr="00983009">
        <w:rPr>
          <w:rFonts w:eastAsia="Times New Roman"/>
        </w:rPr>
        <w:t>,</w:t>
      </w:r>
      <w:r w:rsidR="003B26A8" w:rsidRPr="00983009">
        <w:rPr>
          <w:rFonts w:eastAsia="Times New Roman"/>
        </w:rPr>
        <w:t xml:space="preserve"> </w:t>
      </w:r>
      <w:r w:rsidRPr="00983009">
        <w:rPr>
          <w:rFonts w:eastAsia="Times New Roman"/>
        </w:rPr>
        <w:t xml:space="preserve">we </w:t>
      </w:r>
      <w:r w:rsidR="003B26A8" w:rsidRPr="00983009">
        <w:rPr>
          <w:rFonts w:eastAsia="Times New Roman"/>
        </w:rPr>
        <w:t xml:space="preserve">also </w:t>
      </w:r>
      <w:r w:rsidRPr="00983009">
        <w:rPr>
          <w:rFonts w:eastAsia="Times New Roman"/>
        </w:rPr>
        <w:t>share a theoretical approach to social practice</w:t>
      </w:r>
      <w:r w:rsidRPr="00983009">
        <w:t xml:space="preserve"> anchoring subjectivity and personal perspectives in common historical practice</w:t>
      </w:r>
      <w:r w:rsidR="005D3B2B" w:rsidRPr="00983009">
        <w:t xml:space="preserve"> </w:t>
      </w:r>
      <w:r w:rsidR="005976CB" w:rsidRPr="00983009">
        <w:fldChar w:fldCharType="begin">
          <w:fldData xml:space="preserve">PEVuZE5vdGU+PENpdGU+PEF1dGhvcj5BeGVsPC9BdXRob3I+PFllYXI+MjAxMTwvWWVhcj48UmVj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</w:fldData>
        </w:fldChar>
      </w:r>
      <w:r w:rsidR="005B1BE2">
        <w:instrText xml:space="preserve"> ADDIN EN.CITE </w:instrText>
      </w:r>
      <w:r w:rsidR="005B1BE2">
        <w:fldChar w:fldCharType="begin">
          <w:fldData xml:space="preserve">PEVuZE5vdGU+PENpdGU+PEF1dGhvcj5BeGVsPC9BdXRob3I+PFllYXI+MjAxMTwvWWVhcj48UmVj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</w:fldData>
        </w:fldChar>
      </w:r>
      <w:r w:rsidR="005B1BE2">
        <w:instrText xml:space="preserve"> ADDIN EN.CITE.DATA </w:instrText>
      </w:r>
      <w:r w:rsidR="005B1BE2">
        <w:fldChar w:fldCharType="end"/>
      </w:r>
      <w:r w:rsidR="005976CB" w:rsidRPr="00983009">
        <w:fldChar w:fldCharType="separate"/>
      </w:r>
      <w:r w:rsidR="005B1BE2">
        <w:rPr>
          <w:noProof/>
        </w:rPr>
        <w:t>(Axel, 2002, 2011; Bernstein, 1971; Chaiklin, Hedegaard, &amp; Jensen, 1999; Holland &amp; Lave, 2001; Jensen, 1999, 2001; Lave, 2008, 2011)</w:t>
      </w:r>
      <w:r w:rsidR="005976CB" w:rsidRPr="00983009">
        <w:fldChar w:fldCharType="end"/>
      </w:r>
      <w:r w:rsidRPr="00983009">
        <w:t xml:space="preserve">. </w:t>
      </w:r>
    </w:p>
    <w:p w14:paraId="47F90CC2" w14:textId="103E69C5" w:rsidR="00D67CEF" w:rsidRPr="00983009" w:rsidRDefault="00D67CEF" w:rsidP="00C4216D">
      <w:pPr>
        <w:spacing w:before="100" w:beforeAutospacing="1" w:after="100" w:afterAutospacing="1"/>
        <w:ind w:firstLine="0"/>
        <w:rPr>
          <w:rFonts w:eastAsia="Times New Roman"/>
          <w:lang w:val="en-GB"/>
        </w:rPr>
      </w:pPr>
      <w:r w:rsidRPr="00983009">
        <w:rPr>
          <w:rFonts w:eastAsia="Times New Roman"/>
          <w:lang w:val="en-GB"/>
        </w:rPr>
        <w:t>With an understanding of subjectivity and participation as found</w:t>
      </w:r>
      <w:r w:rsidR="00A24FDB" w:rsidRPr="00983009">
        <w:rPr>
          <w:rFonts w:eastAsia="Times New Roman"/>
          <w:lang w:val="en-GB"/>
        </w:rPr>
        <w:t>ed</w:t>
      </w:r>
      <w:r w:rsidRPr="00983009">
        <w:rPr>
          <w:rFonts w:eastAsia="Times New Roman"/>
          <w:lang w:val="en-GB"/>
        </w:rPr>
        <w:t xml:space="preserve"> in social </w:t>
      </w:r>
      <w:r w:rsidR="00D71630" w:rsidRPr="00983009">
        <w:rPr>
          <w:rFonts w:eastAsia="Times New Roman"/>
          <w:lang w:val="en-GB"/>
        </w:rPr>
        <w:t>practice,</w:t>
      </w:r>
      <w:r w:rsidRPr="00983009">
        <w:rPr>
          <w:rFonts w:eastAsia="Times New Roman"/>
          <w:lang w:val="en-GB"/>
        </w:rPr>
        <w:t xml:space="preserve"> we try to make dialectical analyses of subjective – and collective – handling of societal contradictions in and around the school</w:t>
      </w:r>
      <w:r w:rsidR="00631612">
        <w:rPr>
          <w:rFonts w:eastAsia="Times New Roman"/>
        </w:rPr>
        <w:t xml:space="preserve"> </w:t>
      </w:r>
      <w:r w:rsidR="00631612">
        <w:rPr>
          <w:rFonts w:eastAsia="Times New Roman"/>
        </w:rPr>
        <w:fldChar w:fldCharType="begin">
          <w:fldData xml:space="preserve">PEVuZE5vdGU+PENpdGU+PEF1dGhvcj5EcmVpZXI8L0F1dGhvcj48WWVhcj4yMDA4PC9ZZWFyPjxS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</w:fldData>
        </w:fldChar>
      </w:r>
      <w:r w:rsidR="00631612">
        <w:rPr>
          <w:rFonts w:eastAsia="Times New Roman"/>
        </w:rPr>
        <w:instrText xml:space="preserve"> ADDIN EN.CITE </w:instrText>
      </w:r>
      <w:r w:rsidR="00631612">
        <w:rPr>
          <w:rFonts w:eastAsia="Times New Roman"/>
        </w:rPr>
        <w:fldChar w:fldCharType="begin">
          <w:fldData xml:space="preserve">PEVuZE5vdGU+PENpdGU+PEF1dGhvcj5EcmVpZXI8L0F1dGhvcj48WWVhcj4yMDA4PC9ZZWFyPjxS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</w:fldData>
        </w:fldChar>
      </w:r>
      <w:r w:rsidR="00631612">
        <w:rPr>
          <w:rFonts w:eastAsia="Times New Roman"/>
        </w:rPr>
        <w:instrText xml:space="preserve"> ADDIN EN.CITE.DATA </w:instrText>
      </w:r>
      <w:r w:rsidR="00631612">
        <w:rPr>
          <w:rFonts w:eastAsia="Times New Roman"/>
        </w:rPr>
      </w:r>
      <w:r w:rsidR="00631612">
        <w:rPr>
          <w:rFonts w:eastAsia="Times New Roman"/>
        </w:rPr>
        <w:fldChar w:fldCharType="end"/>
      </w:r>
      <w:r w:rsidR="00631612">
        <w:rPr>
          <w:rFonts w:eastAsia="Times New Roman"/>
        </w:rPr>
      </w:r>
      <w:r w:rsidR="00631612">
        <w:rPr>
          <w:rFonts w:eastAsia="Times New Roman"/>
        </w:rPr>
        <w:fldChar w:fldCharType="separate"/>
      </w:r>
      <w:r w:rsidR="00631612">
        <w:rPr>
          <w:rFonts w:eastAsia="Times New Roman"/>
          <w:noProof/>
        </w:rPr>
        <w:t>(Dreier, 2008; Holzkamp, 2013; Højholt &amp; Kousholt, 2017; Schraube &amp; Højholt, 2016)</w:t>
      </w:r>
      <w:r w:rsidR="00631612">
        <w:rPr>
          <w:rFonts w:eastAsia="Times New Roman"/>
        </w:rPr>
        <w:fldChar w:fldCharType="end"/>
      </w:r>
      <w:r w:rsidR="00631612">
        <w:rPr>
          <w:rFonts w:eastAsia="Times New Roman"/>
        </w:rPr>
        <w:t>.</w:t>
      </w:r>
    </w:p>
    <w:p w14:paraId="376082CB" w14:textId="39685443" w:rsidR="007476C9" w:rsidRPr="00983009" w:rsidRDefault="007476C9" w:rsidP="00C4216D">
      <w:pPr>
        <w:ind w:firstLine="0"/>
        <w:rPr>
          <w:lang w:val="en-GB"/>
        </w:rPr>
      </w:pPr>
      <w:r w:rsidRPr="00983009">
        <w:t xml:space="preserve">This is </w:t>
      </w:r>
      <w:r w:rsidRPr="00983009">
        <w:rPr>
          <w:lang w:val="en-GB"/>
        </w:rPr>
        <w:t>a situated approach to structural and political issues with a point of reference in the common societal life</w:t>
      </w:r>
      <w:r w:rsidR="00A24FDB" w:rsidRPr="00983009">
        <w:rPr>
          <w:lang w:val="en-GB"/>
        </w:rPr>
        <w:t>,</w:t>
      </w:r>
      <w:r w:rsidRPr="00983009">
        <w:rPr>
          <w:lang w:val="en-GB"/>
        </w:rPr>
        <w:t xml:space="preserve"> where persons from different locations and positions are dealing with common matters. Still these common matters are many-sided and contradictory and in relation to this project</w:t>
      </w:r>
      <w:r w:rsidR="00F2472F" w:rsidRPr="00983009">
        <w:rPr>
          <w:lang w:val="en-GB"/>
        </w:rPr>
        <w:t>,</w:t>
      </w:r>
      <w:r w:rsidRPr="00983009">
        <w:rPr>
          <w:lang w:val="en-GB"/>
        </w:rPr>
        <w:t xml:space="preserve"> we have dwelled on Ollmans dialectical points about inner relations and contradictions</w:t>
      </w:r>
      <w:r w:rsidR="005D3B2B" w:rsidRPr="00983009">
        <w:rPr>
          <w:lang w:val="en-GB"/>
        </w:rPr>
        <w:t xml:space="preserve"> </w:t>
      </w:r>
      <w:r w:rsidR="005976CB" w:rsidRPr="00983009">
        <w:rPr>
          <w:lang w:val="en-GB"/>
        </w:rPr>
        <w:fldChar w:fldCharType="begin">
          <w:fldData xml:space="preserve">PEVuZE5vdGU+PENpdGU+PEF1dGhvcj5PbGxtYW48L0F1dGhvcj48WWVhcj4yMDE1PC9ZZWFyPjxS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</w:fldData>
        </w:fldChar>
      </w:r>
      <w:r w:rsidR="005976CB" w:rsidRPr="00983009">
        <w:rPr>
          <w:lang w:val="en-GB"/>
        </w:rPr>
        <w:instrText xml:space="preserve"> ADDIN EN.CITE </w:instrText>
      </w:r>
      <w:r w:rsidR="005976CB" w:rsidRPr="00983009">
        <w:rPr>
          <w:lang w:val="en-GB"/>
        </w:rPr>
        <w:fldChar w:fldCharType="begin">
          <w:fldData xml:space="preserve">PEVuZE5vdGU+PENpdGU+PEF1dGhvcj5PbGxtYW48L0F1dGhvcj48WWVhcj4yMDE1PC9ZZWFyPjxS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</w:fldData>
        </w:fldChar>
      </w:r>
      <w:r w:rsidR="005976CB" w:rsidRPr="00983009">
        <w:rPr>
          <w:lang w:val="en-GB"/>
        </w:rPr>
        <w:instrText xml:space="preserve"> ADDIN EN.CITE.DATA </w:instrText>
      </w:r>
      <w:r w:rsidR="005976CB" w:rsidRPr="00983009">
        <w:rPr>
          <w:lang w:val="en-GB"/>
        </w:rPr>
      </w:r>
      <w:r w:rsidR="005976CB" w:rsidRPr="00983009">
        <w:rPr>
          <w:lang w:val="en-GB"/>
        </w:rPr>
        <w:fldChar w:fldCharType="end"/>
      </w:r>
      <w:r w:rsidR="005976CB" w:rsidRPr="00983009">
        <w:rPr>
          <w:lang w:val="en-GB"/>
        </w:rPr>
      </w:r>
      <w:r w:rsidR="005976CB" w:rsidRPr="00983009">
        <w:rPr>
          <w:lang w:val="en-GB"/>
        </w:rPr>
        <w:fldChar w:fldCharType="separate"/>
      </w:r>
      <w:r w:rsidR="005976CB" w:rsidRPr="00983009">
        <w:rPr>
          <w:noProof/>
          <w:lang w:val="en-GB"/>
        </w:rPr>
        <w:t>(Ollman, 2003, 2015)</w:t>
      </w:r>
      <w:r w:rsidR="005976CB" w:rsidRPr="00983009">
        <w:rPr>
          <w:lang w:val="en-GB"/>
        </w:rPr>
        <w:fldChar w:fldCharType="end"/>
      </w:r>
      <w:r w:rsidR="005976CB" w:rsidRPr="00983009">
        <w:rPr>
          <w:lang w:val="en-GB"/>
        </w:rPr>
        <w:t>.</w:t>
      </w:r>
    </w:p>
    <w:p w14:paraId="19D78547" w14:textId="77777777" w:rsidR="00C03977" w:rsidRPr="00983009" w:rsidRDefault="00C03977" w:rsidP="00C4216D">
      <w:pPr>
        <w:ind w:firstLine="0"/>
        <w:rPr>
          <w:rFonts w:eastAsia="Times New Roman"/>
          <w:lang w:val="en-GB"/>
        </w:rPr>
      </w:pPr>
    </w:p>
    <w:p w14:paraId="7EE31043" w14:textId="77777777" w:rsidR="00E457A8" w:rsidRPr="00983009" w:rsidRDefault="00C03977" w:rsidP="00C4216D">
      <w:pPr>
        <w:ind w:firstLine="0"/>
      </w:pPr>
      <w:r w:rsidRPr="00983009">
        <w:rPr>
          <w:rFonts w:eastAsia="Times New Roman"/>
          <w:lang w:val="en-GB"/>
        </w:rPr>
        <w:t>In</w:t>
      </w:r>
      <w:r w:rsidR="00F546D5" w:rsidRPr="00983009">
        <w:t xml:space="preserve"> this respect</w:t>
      </w:r>
      <w:r w:rsidR="00B73CC6" w:rsidRPr="00983009">
        <w:t>,</w:t>
      </w:r>
      <w:r w:rsidR="00F546D5" w:rsidRPr="00983009">
        <w:t xml:space="preserve"> we need conceptualizations not just for the distribution of tasks and </w:t>
      </w:r>
      <w:r w:rsidR="00DF2EC3" w:rsidRPr="00983009">
        <w:t>perspectives</w:t>
      </w:r>
      <w:r w:rsidR="00F546D5" w:rsidRPr="00983009">
        <w:t xml:space="preserve"> but also for the content </w:t>
      </w:r>
      <w:r w:rsidR="00310967" w:rsidRPr="00983009">
        <w:t>of the conflicts – what are the</w:t>
      </w:r>
      <w:r w:rsidR="00F546D5" w:rsidRPr="00983009">
        <w:t xml:space="preserve"> conflicts about? </w:t>
      </w:r>
    </w:p>
    <w:p w14:paraId="0E9894E7" w14:textId="77777777" w:rsidR="00E457A8" w:rsidRPr="00983009" w:rsidRDefault="00E457A8" w:rsidP="00C4216D">
      <w:pPr>
        <w:ind w:firstLine="0"/>
      </w:pPr>
    </w:p>
    <w:p w14:paraId="17036BC9" w14:textId="67F3C9FB" w:rsidR="00192766" w:rsidRPr="00983009" w:rsidRDefault="00F546D5" w:rsidP="00C4216D">
      <w:pPr>
        <w:ind w:firstLine="0"/>
      </w:pPr>
      <w:r w:rsidRPr="00983009">
        <w:t xml:space="preserve">We need to </w:t>
      </w:r>
      <w:r w:rsidR="00D54881" w:rsidRPr="00983009">
        <w:t>conceptualize dialectical</w:t>
      </w:r>
      <w:r w:rsidRPr="00983009">
        <w:t xml:space="preserve"> connections between the common matters, the many-sided aspects of school life and the inner contradictions related to this</w:t>
      </w:r>
      <w:r w:rsidR="000815AB" w:rsidRPr="00983009">
        <w:t xml:space="preserve">. </w:t>
      </w:r>
    </w:p>
    <w:p w14:paraId="0C5FCFB9" w14:textId="77777777" w:rsidR="00310967" w:rsidRPr="00983009" w:rsidRDefault="00310967" w:rsidP="00950425">
      <w:pPr>
        <w:ind w:firstLine="0"/>
      </w:pPr>
    </w:p>
    <w:p w14:paraId="5B24821C" w14:textId="464EACDE" w:rsidR="000A6973" w:rsidRPr="00983009" w:rsidRDefault="000A6973" w:rsidP="00950425">
      <w:pPr>
        <w:ind w:firstLine="0"/>
      </w:pPr>
      <w:r w:rsidRPr="00983009">
        <w:lastRenderedPageBreak/>
        <w:t xml:space="preserve">Analytically it is an ambition – but also a challenge – to </w:t>
      </w:r>
      <w:r w:rsidR="00837EFC" w:rsidRPr="00983009">
        <w:t xml:space="preserve">relate </w:t>
      </w:r>
      <w:r w:rsidRPr="00983009">
        <w:t xml:space="preserve">the situated and intersubjective interplay of everyday life with the historical matters and contradictions of the school. And that is, among other things, what we would like to discuss with you today! </w:t>
      </w:r>
    </w:p>
    <w:p w14:paraId="794ABB28" w14:textId="77777777" w:rsidR="009501D1" w:rsidRPr="00E60B8C" w:rsidRDefault="009501D1" w:rsidP="009501D1">
      <w:pPr>
        <w:pStyle w:val="Overskrift2"/>
        <w:ind w:firstLine="0"/>
        <w:rPr>
          <w:sz w:val="28"/>
          <w:szCs w:val="28"/>
        </w:rPr>
      </w:pPr>
    </w:p>
    <w:p w14:paraId="547D4E22" w14:textId="2C4F80C3" w:rsidR="006A5E4F" w:rsidRPr="00A24FDB" w:rsidRDefault="006A5E4F" w:rsidP="006A5E4F">
      <w:pPr>
        <w:pStyle w:val="Overskrift1"/>
      </w:pPr>
      <w:r w:rsidRPr="00A24FDB">
        <w:t>Paper</w:t>
      </w:r>
      <w:r w:rsidR="00E61C31" w:rsidRPr="00A24FDB">
        <w:t>:</w:t>
      </w:r>
      <w:r w:rsidRPr="00A24FDB">
        <w:t xml:space="preserve"> Dialectic and conflicts – researching school as conflictual social practice</w:t>
      </w:r>
      <w:r w:rsidR="00983009">
        <w:rPr>
          <w:rStyle w:val="Fodnotehenvisning"/>
        </w:rPr>
        <w:footnoteReference w:id="1"/>
      </w:r>
    </w:p>
    <w:p w14:paraId="3FFBA96B" w14:textId="77777777" w:rsidR="006A5E4F" w:rsidRDefault="006A5E4F" w:rsidP="000236BA">
      <w:pPr>
        <w:pStyle w:val="Overskrift2"/>
        <w:ind w:firstLine="0"/>
        <w:rPr>
          <w:sz w:val="28"/>
          <w:szCs w:val="28"/>
        </w:rPr>
      </w:pPr>
    </w:p>
    <w:p w14:paraId="21215C4B" w14:textId="5A7D8170" w:rsidR="00257228" w:rsidRPr="00983009" w:rsidRDefault="00910022" w:rsidP="00950425">
      <w:pPr>
        <w:ind w:firstLine="0"/>
      </w:pPr>
      <w:r w:rsidRPr="00983009">
        <w:t xml:space="preserve">Now we will turn </w:t>
      </w:r>
      <w:r w:rsidR="00257228" w:rsidRPr="00983009">
        <w:t xml:space="preserve">to the paper that draws on analysis from the subproject </w:t>
      </w:r>
      <w:r w:rsidR="000236BA" w:rsidRPr="00983009">
        <w:t>about</w:t>
      </w:r>
      <w:r w:rsidRPr="00983009">
        <w:t xml:space="preserve"> connections between the social life </w:t>
      </w:r>
      <w:r w:rsidR="000236BA" w:rsidRPr="00983009">
        <w:t>of</w:t>
      </w:r>
      <w:r w:rsidRPr="00983009">
        <w:t xml:space="preserve"> the </w:t>
      </w:r>
      <w:r w:rsidR="000236BA" w:rsidRPr="00983009">
        <w:t xml:space="preserve">children and parental cooperation. </w:t>
      </w:r>
    </w:p>
    <w:p w14:paraId="133FD855" w14:textId="77777777" w:rsidR="00440045" w:rsidRPr="00983009" w:rsidRDefault="00440045" w:rsidP="00950425">
      <w:pPr>
        <w:ind w:firstLine="0"/>
      </w:pPr>
    </w:p>
    <w:p w14:paraId="16338813" w14:textId="68AF6C76" w:rsidR="00910022" w:rsidRDefault="00257228" w:rsidP="00950425">
      <w:pPr>
        <w:ind w:firstLine="0"/>
      </w:pPr>
      <w:r w:rsidRPr="00983009">
        <w:t>In this project</w:t>
      </w:r>
      <w:r w:rsidR="004E2B19" w:rsidRPr="00983009">
        <w:t>,</w:t>
      </w:r>
      <w:r w:rsidRPr="00983009">
        <w:t xml:space="preserve"> I have followed </w:t>
      </w:r>
      <w:r w:rsidR="004E2B19" w:rsidRPr="00983009">
        <w:t>a</w:t>
      </w:r>
      <w:r w:rsidRPr="00983009">
        <w:t xml:space="preserve"> </w:t>
      </w:r>
      <w:r w:rsidR="004E2B19" w:rsidRPr="00983009">
        <w:t xml:space="preserve">school </w:t>
      </w:r>
      <w:r w:rsidRPr="00983009">
        <w:t xml:space="preserve">class from </w:t>
      </w:r>
      <w:r w:rsidR="004E2B19" w:rsidRPr="00983009">
        <w:t>1</w:t>
      </w:r>
      <w:r w:rsidR="004E2B19" w:rsidRPr="00983009">
        <w:rPr>
          <w:vertAlign w:val="superscript"/>
        </w:rPr>
        <w:t>st</w:t>
      </w:r>
      <w:r w:rsidR="004E2B19" w:rsidRPr="00983009">
        <w:t xml:space="preserve"> to 3</w:t>
      </w:r>
      <w:r w:rsidR="004E2B19" w:rsidRPr="00983009">
        <w:rPr>
          <w:vertAlign w:val="superscript"/>
        </w:rPr>
        <w:t>rd</w:t>
      </w:r>
      <w:r w:rsidR="004E2B19" w:rsidRPr="00983009">
        <w:t xml:space="preserve"> grade through participatory observations and interviews with the children</w:t>
      </w:r>
      <w:r w:rsidR="006A5E4F" w:rsidRPr="00983009">
        <w:t xml:space="preserve"> about their school life. In addition, I have interviewed the </w:t>
      </w:r>
      <w:r w:rsidR="004E2B19" w:rsidRPr="00983009">
        <w:t xml:space="preserve">parents </w:t>
      </w:r>
      <w:r w:rsidR="006A5E4F" w:rsidRPr="00983009">
        <w:t xml:space="preserve">(to the children in this class) and </w:t>
      </w:r>
      <w:r w:rsidR="00C93B2C">
        <w:t xml:space="preserve">the </w:t>
      </w:r>
      <w:r w:rsidR="006A5E4F" w:rsidRPr="00983009">
        <w:t>two primary teachers</w:t>
      </w:r>
      <w:r w:rsidR="00817740">
        <w:t xml:space="preserve"> (Kousholt, 2018)</w:t>
      </w:r>
      <w:r w:rsidR="004E2B19" w:rsidRPr="00983009">
        <w:t xml:space="preserve">. </w:t>
      </w:r>
    </w:p>
    <w:p w14:paraId="1F157F7C" w14:textId="77777777" w:rsidR="00821C18" w:rsidRDefault="00821C18" w:rsidP="00950425">
      <w:pPr>
        <w:ind w:firstLine="0"/>
      </w:pPr>
    </w:p>
    <w:p w14:paraId="2CE0C6A8" w14:textId="1AFF00FD" w:rsidR="00C93B2C" w:rsidRPr="00983009" w:rsidRDefault="00821C18" w:rsidP="00950425">
      <w:pPr>
        <w:ind w:firstLine="0"/>
      </w:pPr>
      <w:r>
        <w:t xml:space="preserve">We will start out by shortly returning to the theoretical concepts touched upon in the introduction and through a small example open for further theoretical elaborations </w:t>
      </w:r>
    </w:p>
    <w:p w14:paraId="4A15ACDD" w14:textId="77777777" w:rsidR="00A24FDB" w:rsidRPr="00983009" w:rsidRDefault="00A24FDB" w:rsidP="00950425">
      <w:pPr>
        <w:ind w:firstLine="0"/>
      </w:pPr>
    </w:p>
    <w:p w14:paraId="06035D0F" w14:textId="77777777" w:rsidR="00A24FDB" w:rsidRPr="00E60B8C" w:rsidRDefault="00A24FDB" w:rsidP="00A24FDB">
      <w:pPr>
        <w:pStyle w:val="Overskrift2"/>
        <w:ind w:firstLine="0"/>
        <w:rPr>
          <w:sz w:val="28"/>
          <w:szCs w:val="28"/>
        </w:rPr>
      </w:pPr>
      <w:r w:rsidRPr="00E60B8C">
        <w:rPr>
          <w:sz w:val="28"/>
          <w:szCs w:val="28"/>
        </w:rPr>
        <w:t xml:space="preserve">Conflict in a practice perspective </w:t>
      </w:r>
      <w:r>
        <w:rPr>
          <w:sz w:val="28"/>
          <w:szCs w:val="28"/>
        </w:rPr>
        <w:t xml:space="preserve">and </w:t>
      </w:r>
      <w:r w:rsidRPr="00E60B8C">
        <w:rPr>
          <w:sz w:val="28"/>
          <w:szCs w:val="28"/>
        </w:rPr>
        <w:t>Inherent contradictions of the children’s school life</w:t>
      </w:r>
    </w:p>
    <w:p w14:paraId="2326863E" w14:textId="77777777" w:rsidR="000236BA" w:rsidRPr="00983009" w:rsidRDefault="000236BA" w:rsidP="00950425">
      <w:pPr>
        <w:ind w:firstLine="0"/>
      </w:pPr>
    </w:p>
    <w:p w14:paraId="2633E3CA" w14:textId="4C7F5B8F" w:rsidR="00737038" w:rsidRPr="00983009" w:rsidRDefault="00A508E7" w:rsidP="00950425">
      <w:pPr>
        <w:ind w:firstLine="0"/>
      </w:pPr>
      <w:r w:rsidRPr="00983009">
        <w:t>The concept of social practice entails that humans are connected in a social life and thereby conditions for each other</w:t>
      </w:r>
      <w:r w:rsidR="00737038" w:rsidRPr="00983009">
        <w:t>. I</w:t>
      </w:r>
      <w:r w:rsidRPr="00983009">
        <w:t xml:space="preserve">n this </w:t>
      </w:r>
      <w:r w:rsidR="00737038" w:rsidRPr="00983009">
        <w:t>way</w:t>
      </w:r>
      <w:r w:rsidR="00C03977" w:rsidRPr="00983009">
        <w:t>,</w:t>
      </w:r>
      <w:r w:rsidR="00737038" w:rsidRPr="00983009">
        <w:t xml:space="preserve"> </w:t>
      </w:r>
      <w:r w:rsidRPr="00983009">
        <w:t>conflicts are</w:t>
      </w:r>
      <w:r w:rsidR="000D409D" w:rsidRPr="00983009">
        <w:t xml:space="preserve"> </w:t>
      </w:r>
      <w:r w:rsidR="00737038" w:rsidRPr="00983009">
        <w:t xml:space="preserve">seen as </w:t>
      </w:r>
      <w:r w:rsidR="00273406" w:rsidRPr="00983009">
        <w:t xml:space="preserve">part of </w:t>
      </w:r>
      <w:r w:rsidR="000D409D" w:rsidRPr="00983009">
        <w:t xml:space="preserve">historical processes as </w:t>
      </w:r>
      <w:r w:rsidRPr="00983009">
        <w:t>an always immanent potentiality that arises out of people engaging together in a coll</w:t>
      </w:r>
      <w:r w:rsidR="000D409D" w:rsidRPr="00983009">
        <w:t xml:space="preserve">ective practice </w:t>
      </w:r>
      <w:r w:rsidR="00737038" w:rsidRPr="00983009">
        <w:t xml:space="preserve">- </w:t>
      </w:r>
      <w:r w:rsidR="000D409D" w:rsidRPr="00983009">
        <w:t>as the school.</w:t>
      </w:r>
      <w:r w:rsidRPr="00983009">
        <w:t xml:space="preserve"> </w:t>
      </w:r>
    </w:p>
    <w:p w14:paraId="79E9BDB3" w14:textId="6B791358" w:rsidR="00EF3BAA" w:rsidRPr="00983009" w:rsidRDefault="00EF3BAA" w:rsidP="00A24FDB">
      <w:pPr>
        <w:ind w:firstLine="0"/>
      </w:pPr>
    </w:p>
    <w:p w14:paraId="197DDECF" w14:textId="44324B5D" w:rsidR="00C745CD" w:rsidRPr="00983009" w:rsidRDefault="00137C06" w:rsidP="00737038">
      <w:pPr>
        <w:ind w:firstLine="0"/>
      </w:pPr>
      <w:r w:rsidRPr="00983009">
        <w:t xml:space="preserve">The common matter is </w:t>
      </w:r>
      <w:r w:rsidR="006F4C68" w:rsidRPr="00983009">
        <w:t xml:space="preserve">in a </w:t>
      </w:r>
      <w:r w:rsidR="00E80A6E" w:rsidRPr="00983009">
        <w:t>Marxist understanding contradictory</w:t>
      </w:r>
      <w:r w:rsidR="00310967" w:rsidRPr="00983009">
        <w:t>;</w:t>
      </w:r>
      <w:r w:rsidR="00AE4F01" w:rsidRPr="00983009">
        <w:t xml:space="preserve"> </w:t>
      </w:r>
      <w:r w:rsidR="00E80A6E" w:rsidRPr="00983009">
        <w:t>containing</w:t>
      </w:r>
      <w:r w:rsidR="00E80A6E" w:rsidRPr="00983009">
        <w:rPr>
          <w:i/>
        </w:rPr>
        <w:t xml:space="preserve"> incompatible element</w:t>
      </w:r>
      <w:r w:rsidR="00AE4F01" w:rsidRPr="00983009">
        <w:rPr>
          <w:i/>
        </w:rPr>
        <w:t>s</w:t>
      </w:r>
      <w:r w:rsidRPr="00983009">
        <w:rPr>
          <w:i/>
        </w:rPr>
        <w:t xml:space="preserve"> that are also dependent on one another</w:t>
      </w:r>
      <w:r w:rsidRPr="00983009">
        <w:t xml:space="preserve"> </w:t>
      </w:r>
      <w:r w:rsidR="005976CB" w:rsidRPr="00983009">
        <w:fldChar w:fldCharType="begin">
          <w:fldData xml:space="preserve">PEVuZE5vdGU+PENpdGU+PEF1dGhvcj5PbGxtYW48L0F1dGhvcj48WWVhcj4yMDE1PC9ZZWFyPjxS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</w:fldData>
        </w:fldChar>
      </w:r>
      <w:r w:rsidR="005976CB" w:rsidRPr="00983009">
        <w:instrText xml:space="preserve"> ADDIN EN.CITE </w:instrText>
      </w:r>
      <w:r w:rsidR="005976CB" w:rsidRPr="00983009">
        <w:fldChar w:fldCharType="begin">
          <w:fldData xml:space="preserve">PEVuZE5vdGU+PENpdGU+PEF1dGhvcj5PbGxtYW48L0F1dGhvcj48WWVhcj4yMDE1PC9ZZWFyPjxS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</w:fldData>
        </w:fldChar>
      </w:r>
      <w:r w:rsidR="005976CB" w:rsidRPr="00983009">
        <w:instrText xml:space="preserve"> ADDIN EN.CITE.DATA </w:instrText>
      </w:r>
      <w:r w:rsidR="005976CB" w:rsidRPr="00983009">
        <w:fldChar w:fldCharType="end"/>
      </w:r>
      <w:r w:rsidR="005976CB" w:rsidRPr="00983009">
        <w:fldChar w:fldCharType="separate"/>
      </w:r>
      <w:r w:rsidR="005976CB" w:rsidRPr="00983009">
        <w:rPr>
          <w:noProof/>
        </w:rPr>
        <w:t>(Ollman, 2003, 2015)</w:t>
      </w:r>
      <w:r w:rsidR="005976CB" w:rsidRPr="00983009">
        <w:fldChar w:fldCharType="end"/>
      </w:r>
      <w:r w:rsidR="00E80A6E" w:rsidRPr="00983009">
        <w:t xml:space="preserve">. </w:t>
      </w:r>
    </w:p>
    <w:p w14:paraId="171F6993" w14:textId="0CD9771B" w:rsidR="00703CD4" w:rsidRPr="00983009" w:rsidRDefault="00137C06" w:rsidP="00737038">
      <w:pPr>
        <w:ind w:firstLine="0"/>
      </w:pPr>
      <w:r w:rsidRPr="00983009">
        <w:t xml:space="preserve">The </w:t>
      </w:r>
      <w:r w:rsidR="00E80A6E" w:rsidRPr="00983009">
        <w:t xml:space="preserve">participants </w:t>
      </w:r>
      <w:r w:rsidRPr="00983009">
        <w:t xml:space="preserve">relate to </w:t>
      </w:r>
      <w:r w:rsidR="00AE4F01" w:rsidRPr="00983009">
        <w:t xml:space="preserve">the </w:t>
      </w:r>
      <w:r w:rsidR="00E80A6E" w:rsidRPr="00983009">
        <w:t xml:space="preserve">contradictory relations </w:t>
      </w:r>
      <w:r w:rsidRPr="00983009">
        <w:t>in different ways and have different conditions for handling them</w:t>
      </w:r>
      <w:r w:rsidR="00E80A6E" w:rsidRPr="00983009">
        <w:t xml:space="preserve"> and these contradictions </w:t>
      </w:r>
      <w:r w:rsidR="00F51F69" w:rsidRPr="00983009">
        <w:t>can potentially lead to conflict</w:t>
      </w:r>
      <w:r w:rsidR="00C03977" w:rsidRPr="00983009">
        <w:t>s</w:t>
      </w:r>
      <w:r w:rsidR="005F7516" w:rsidRPr="00983009">
        <w:t>.</w:t>
      </w:r>
    </w:p>
    <w:p w14:paraId="714DFBF7" w14:textId="77777777" w:rsidR="00865B6B" w:rsidRPr="00983009" w:rsidRDefault="00865B6B" w:rsidP="00737038">
      <w:pPr>
        <w:ind w:firstLine="0"/>
      </w:pPr>
    </w:p>
    <w:p w14:paraId="32493FA8" w14:textId="1BECC0CF" w:rsidR="00336DA9" w:rsidRPr="00983009" w:rsidRDefault="005F7516" w:rsidP="00336DA9">
      <w:pPr>
        <w:ind w:firstLine="0"/>
      </w:pPr>
      <w:r w:rsidRPr="00983009">
        <w:t>With regard to</w:t>
      </w:r>
      <w:r w:rsidR="00BB182C" w:rsidRPr="00983009">
        <w:t xml:space="preserve"> the children</w:t>
      </w:r>
      <w:r w:rsidRPr="00983009">
        <w:t>,</w:t>
      </w:r>
      <w:r w:rsidR="000236BA" w:rsidRPr="00983009">
        <w:t xml:space="preserve"> t</w:t>
      </w:r>
      <w:r w:rsidR="00AF35C3" w:rsidRPr="00983009">
        <w:t>eaching and learning takes place in a social life with plenty of social dynamics at stake</w:t>
      </w:r>
      <w:r w:rsidRPr="00983009">
        <w:t xml:space="preserve"> at the same time</w:t>
      </w:r>
      <w:r w:rsidR="00AF35C3" w:rsidRPr="00983009">
        <w:t xml:space="preserve">. </w:t>
      </w:r>
      <w:r w:rsidR="00BB182C" w:rsidRPr="00983009">
        <w:t>T</w:t>
      </w:r>
      <w:r w:rsidR="00D02344" w:rsidRPr="00983009">
        <w:t xml:space="preserve">he children must </w:t>
      </w:r>
      <w:r w:rsidR="00BB182C" w:rsidRPr="00983009">
        <w:t xml:space="preserve">continuously </w:t>
      </w:r>
      <w:r w:rsidR="00D02344" w:rsidRPr="00983009">
        <w:t xml:space="preserve">relate to the agenda of the teaching, to their personal learning processes and to the social </w:t>
      </w:r>
      <w:r w:rsidRPr="00983009">
        <w:t>life,</w:t>
      </w:r>
      <w:r w:rsidR="00D02344" w:rsidRPr="00983009">
        <w:t xml:space="preserve"> they share with each other in the </w:t>
      </w:r>
      <w:r w:rsidR="007B09DA" w:rsidRPr="00983009">
        <w:t>classroom and</w:t>
      </w:r>
      <w:r w:rsidR="00F211DE" w:rsidRPr="00983009">
        <w:t xml:space="preserve"> </w:t>
      </w:r>
      <w:r w:rsidR="00D02344" w:rsidRPr="00983009">
        <w:t xml:space="preserve">other places. </w:t>
      </w:r>
    </w:p>
    <w:p w14:paraId="3A14BE5F" w14:textId="77777777" w:rsidR="00324EA8" w:rsidRPr="00983009" w:rsidRDefault="00324EA8" w:rsidP="00336DA9">
      <w:pPr>
        <w:ind w:firstLine="0"/>
      </w:pPr>
    </w:p>
    <w:p w14:paraId="11189E9B" w14:textId="59045DB6" w:rsidR="00324EA8" w:rsidRPr="00983009" w:rsidRDefault="00324EA8" w:rsidP="00336DA9">
      <w:pPr>
        <w:ind w:firstLine="0"/>
      </w:pPr>
      <w:r w:rsidRPr="00983009">
        <w:lastRenderedPageBreak/>
        <w:t xml:space="preserve">In political discussions as well as in conflicts between </w:t>
      </w:r>
      <w:r w:rsidR="005373E5">
        <w:t>the different parties in the school</w:t>
      </w:r>
      <w:r w:rsidRPr="00983009">
        <w:t xml:space="preserve"> the</w:t>
      </w:r>
      <w:r w:rsidR="006B074A" w:rsidRPr="00983009">
        <w:t xml:space="preserve">se aspects are often separated </w:t>
      </w:r>
      <w:r w:rsidRPr="00983009">
        <w:t xml:space="preserve">in conflicts about what </w:t>
      </w:r>
      <w:r w:rsidR="005373E5">
        <w:t>should</w:t>
      </w:r>
      <w:r w:rsidRPr="00983009">
        <w:t xml:space="preserve"> be </w:t>
      </w:r>
      <w:r w:rsidR="000B17FF" w:rsidRPr="00983009">
        <w:t xml:space="preserve">most important </w:t>
      </w:r>
      <w:r w:rsidRPr="00983009">
        <w:t>the children.</w:t>
      </w:r>
    </w:p>
    <w:p w14:paraId="5DE2414E" w14:textId="77777777" w:rsidR="001B0931" w:rsidRPr="00983009" w:rsidRDefault="001B0931" w:rsidP="00336DA9">
      <w:pPr>
        <w:ind w:firstLine="0"/>
      </w:pPr>
    </w:p>
    <w:p w14:paraId="65ECEA6F" w14:textId="66804BD9" w:rsidR="001B0931" w:rsidRPr="00983009" w:rsidRDefault="001B0931" w:rsidP="00336DA9">
      <w:pPr>
        <w:ind w:firstLine="0"/>
      </w:pPr>
      <w:r w:rsidRPr="00983009">
        <w:t>Still, in the everyday life of the school the participants relate to the contradictory aspects to make things work. As Axel formulates it:</w:t>
      </w:r>
    </w:p>
    <w:p w14:paraId="4E64461A" w14:textId="0442B686" w:rsidR="001B0931" w:rsidRPr="006E58D5" w:rsidRDefault="001B0931" w:rsidP="001B0931">
      <w:pPr>
        <w:pStyle w:val="Citat"/>
        <w:rPr>
          <w:i w:val="0"/>
          <w:sz w:val="28"/>
          <w:szCs w:val="28"/>
        </w:rPr>
      </w:pPr>
      <w:r w:rsidRPr="006E58D5">
        <w:rPr>
          <w:sz w:val="28"/>
          <w:szCs w:val="28"/>
        </w:rPr>
        <w:t xml:space="preserve">“In praxis, making things go together, which won't go together, maintains the contradiction, but in a form which can be handled practically” </w:t>
      </w:r>
      <w:r w:rsidR="00C20CBC" w:rsidRPr="00C20CBC">
        <w:rPr>
          <w:i w:val="0"/>
          <w:sz w:val="28"/>
          <w:szCs w:val="28"/>
        </w:rPr>
        <w:fldChar w:fldCharType="begin"/>
      </w:r>
      <w:r w:rsidR="00C20CBC" w:rsidRPr="00C20CBC">
        <w:rPr>
          <w:i w:val="0"/>
          <w:sz w:val="28"/>
          <w:szCs w:val="28"/>
        </w:rPr>
        <w:instrText xml:space="preserve"> ADDIN EN.CITE &lt;EndNote&gt;&lt;Cite&gt;&lt;Author&gt;Axel&lt;/Author&gt;&lt;Year&gt;in prep&lt;/Year&gt;&lt;RecNum&gt;1121&lt;/RecNum&gt;&lt;DisplayText&gt;(Axel, in prep)&lt;/DisplayText&gt;&lt;record&gt;&lt;rec-number&gt;1121&lt;/rec-number&gt;&lt;foreign-keys&gt;&lt;key app="EN" db-id="0fxard9aapspw3esvr4ppdezxspefxzdw9wd" timestamp="1506630277"&gt;1121&lt;/key&gt;&lt;/foreign-keys&gt;&lt;ref-type name="Journal Article"&gt;17&lt;/ref-type&gt;&lt;contributors&gt;&lt;authors&gt;&lt;author&gt;Axel, Erik&lt;/author&gt;&lt;/authors&gt;&lt;/contributors&gt;&lt;titles&gt;&lt;title&gt;Distributing Resources in a Construction Project: Conflictual Cooperation about a Common Cause and its Theoretical Implications&lt;/title&gt;&lt;secondary-title&gt;Theory and Psychology&lt;/secondary-title&gt;&lt;/titles&gt;&lt;periodical&gt;&lt;full-title&gt;Theory and Psychology&lt;/full-title&gt;&lt;/periodical&gt;&lt;dates&gt;&lt;year&gt;in prep&lt;/year&gt;&lt;/dates&gt;&lt;urls&gt;&lt;/urls&gt;&lt;/record&gt;&lt;/Cite&gt;&lt;/EndNote&gt;</w:instrText>
      </w:r>
      <w:r w:rsidR="00C20CBC" w:rsidRPr="00C20CBC">
        <w:rPr>
          <w:i w:val="0"/>
          <w:sz w:val="28"/>
          <w:szCs w:val="28"/>
        </w:rPr>
        <w:fldChar w:fldCharType="separate"/>
      </w:r>
      <w:r w:rsidR="00C20CBC" w:rsidRPr="00C20CBC">
        <w:rPr>
          <w:i w:val="0"/>
          <w:noProof/>
          <w:sz w:val="28"/>
          <w:szCs w:val="28"/>
        </w:rPr>
        <w:t>(Axel, in prep)</w:t>
      </w:r>
      <w:r w:rsidR="00C20CBC" w:rsidRPr="00C20CBC">
        <w:rPr>
          <w:i w:val="0"/>
          <w:sz w:val="28"/>
          <w:szCs w:val="28"/>
        </w:rPr>
        <w:fldChar w:fldCharType="end"/>
      </w:r>
      <w:r w:rsidR="00C20CBC" w:rsidRPr="00C20CBC">
        <w:rPr>
          <w:i w:val="0"/>
          <w:sz w:val="28"/>
          <w:szCs w:val="28"/>
        </w:rPr>
        <w:t>.</w:t>
      </w:r>
    </w:p>
    <w:p w14:paraId="0DBAFA5D" w14:textId="77777777" w:rsidR="00C745CD" w:rsidRPr="00983009" w:rsidRDefault="001C62EC" w:rsidP="001B0931">
      <w:pPr>
        <w:ind w:firstLine="0"/>
      </w:pPr>
      <w:r w:rsidRPr="00983009">
        <w:t>In their subjective ways of adjusting</w:t>
      </w:r>
      <w:r w:rsidR="0036013C" w:rsidRPr="00983009">
        <w:t xml:space="preserve"> </w:t>
      </w:r>
      <w:r w:rsidRPr="00983009">
        <w:t>their</w:t>
      </w:r>
      <w:r w:rsidR="0036013C" w:rsidRPr="00983009">
        <w:t xml:space="preserve"> conditions</w:t>
      </w:r>
      <w:r w:rsidR="00833024" w:rsidRPr="00983009">
        <w:t>,</w:t>
      </w:r>
      <w:r w:rsidR="0036013C" w:rsidRPr="00983009">
        <w:t xml:space="preserve"> participants continuously deal with contradictions </w:t>
      </w:r>
      <w:r w:rsidR="008C6E92" w:rsidRPr="00983009">
        <w:t>–</w:t>
      </w:r>
      <w:r w:rsidR="0036013C" w:rsidRPr="00983009">
        <w:t xml:space="preserve"> </w:t>
      </w:r>
      <w:r w:rsidR="008C6E92" w:rsidRPr="00983009">
        <w:t>sometimes in quite unnoticed ways</w:t>
      </w:r>
      <w:r w:rsidR="0036013C" w:rsidRPr="00983009">
        <w:t xml:space="preserve">. </w:t>
      </w:r>
    </w:p>
    <w:p w14:paraId="456C5C3E" w14:textId="77777777" w:rsidR="00631612" w:rsidRDefault="00631612" w:rsidP="001B0931">
      <w:pPr>
        <w:ind w:firstLine="0"/>
      </w:pPr>
    </w:p>
    <w:p w14:paraId="77E22C88" w14:textId="59237410" w:rsidR="001B0931" w:rsidRPr="00983009" w:rsidRDefault="001B0931" w:rsidP="001B0931">
      <w:pPr>
        <w:ind w:firstLine="0"/>
      </w:pPr>
      <w:r w:rsidRPr="00983009">
        <w:t>Observations of the situated interplay in the everyday of the school are illustrative for this: Every participant is working with the challenges of makin</w:t>
      </w:r>
      <w:r w:rsidR="008C6E92" w:rsidRPr="00983009">
        <w:t xml:space="preserve">g the </w:t>
      </w:r>
      <w:r w:rsidRPr="00983009">
        <w:t>incompatible elements hang together in their activities.</w:t>
      </w:r>
    </w:p>
    <w:p w14:paraId="78896DA2" w14:textId="77777777" w:rsidR="00324EA8" w:rsidRPr="00983009" w:rsidRDefault="00324EA8" w:rsidP="00336DA9">
      <w:pPr>
        <w:ind w:firstLine="0"/>
      </w:pPr>
    </w:p>
    <w:p w14:paraId="40285F15" w14:textId="77777777" w:rsidR="00C745CD" w:rsidRPr="00983009" w:rsidRDefault="005F2A58" w:rsidP="00336DA9">
      <w:pPr>
        <w:ind w:firstLine="0"/>
      </w:pPr>
      <w:r w:rsidRPr="00983009">
        <w:t>To make thing</w:t>
      </w:r>
      <w:r w:rsidR="00BD4206" w:rsidRPr="00983009">
        <w:t>s</w:t>
      </w:r>
      <w:r w:rsidRPr="00983009">
        <w:t xml:space="preserve"> work the children</w:t>
      </w:r>
      <w:r w:rsidR="00C34485" w:rsidRPr="00983009">
        <w:t xml:space="preserve"> must </w:t>
      </w:r>
      <w:r w:rsidR="00BD4206" w:rsidRPr="00983009">
        <w:t>‘wriggle’ and</w:t>
      </w:r>
      <w:r w:rsidR="00C34485" w:rsidRPr="00983009">
        <w:t xml:space="preserve"> twist their attention and </w:t>
      </w:r>
      <w:r w:rsidR="005D449F" w:rsidRPr="00983009">
        <w:t>maneuver</w:t>
      </w:r>
      <w:r w:rsidR="00C34485" w:rsidRPr="00983009">
        <w:t xml:space="preserve"> in relation to lots of things going on at the same time, finding their ways of keeping a plurality of foci in a flexible way.</w:t>
      </w:r>
      <w:r w:rsidR="002C1C3C" w:rsidRPr="00983009">
        <w:t xml:space="preserve"> </w:t>
      </w:r>
    </w:p>
    <w:p w14:paraId="5CEEDAAA" w14:textId="77777777" w:rsidR="00C745CD" w:rsidRPr="00983009" w:rsidRDefault="00C745CD" w:rsidP="00336DA9">
      <w:pPr>
        <w:ind w:firstLine="0"/>
      </w:pPr>
    </w:p>
    <w:p w14:paraId="420C37E7" w14:textId="67D4773A" w:rsidR="000236BA" w:rsidRPr="00983009" w:rsidRDefault="000236BA" w:rsidP="00336DA9">
      <w:pPr>
        <w:ind w:firstLine="0"/>
      </w:pPr>
      <w:r w:rsidRPr="00983009">
        <w:t xml:space="preserve">For </w:t>
      </w:r>
      <w:r w:rsidR="00BD4206" w:rsidRPr="00983009">
        <w:t>instance,</w:t>
      </w:r>
      <w:r w:rsidRPr="00983009">
        <w:t xml:space="preserve"> the children must distribute their attention between academic tasks and the social life of the class, between focusing on the </w:t>
      </w:r>
      <w:r w:rsidR="00D962D4" w:rsidRPr="00983009">
        <w:t>task and being thorough – and also focusing on finishing the task in time and following the next soc</w:t>
      </w:r>
      <w:r w:rsidR="00BD4206" w:rsidRPr="00983009">
        <w:t>ial activities</w:t>
      </w:r>
      <w:r w:rsidR="00D962D4" w:rsidRPr="00983009">
        <w:t xml:space="preserve">. Often they have to coordinate and arrange </w:t>
      </w:r>
      <w:r w:rsidR="00C03977" w:rsidRPr="00983009">
        <w:t>themselves</w:t>
      </w:r>
      <w:r w:rsidR="002D4A16" w:rsidRPr="00983009">
        <w:t xml:space="preserve"> </w:t>
      </w:r>
      <w:r w:rsidR="00D962D4" w:rsidRPr="00983009">
        <w:t xml:space="preserve">in relation to timing their work with the learning communities they </w:t>
      </w:r>
      <w:r w:rsidR="00594B09" w:rsidRPr="00983009">
        <w:t>take part in</w:t>
      </w:r>
      <w:r w:rsidR="00D962D4" w:rsidRPr="00983009">
        <w:t>.</w:t>
      </w:r>
    </w:p>
    <w:p w14:paraId="7132FA6A" w14:textId="77777777" w:rsidR="000236BA" w:rsidRPr="00983009" w:rsidRDefault="000236BA" w:rsidP="00336DA9">
      <w:pPr>
        <w:ind w:firstLine="0"/>
      </w:pPr>
    </w:p>
    <w:p w14:paraId="6B1AB96F" w14:textId="1040870F" w:rsidR="00156710" w:rsidRPr="00983009" w:rsidRDefault="002C1C3C" w:rsidP="00336DA9">
      <w:pPr>
        <w:ind w:firstLine="0"/>
      </w:pPr>
      <w:r w:rsidRPr="00983009">
        <w:t xml:space="preserve">This involves </w:t>
      </w:r>
      <w:r w:rsidRPr="00983009">
        <w:rPr>
          <w:i/>
        </w:rPr>
        <w:t>collaboration</w:t>
      </w:r>
      <w:r w:rsidR="002D4A16" w:rsidRPr="00983009">
        <w:rPr>
          <w:i/>
        </w:rPr>
        <w:t>,</w:t>
      </w:r>
      <w:r w:rsidRPr="00983009">
        <w:t xml:space="preserve"> but often</w:t>
      </w:r>
      <w:r w:rsidR="00BA4D05" w:rsidRPr="00983009">
        <w:t xml:space="preserve"> the</w:t>
      </w:r>
      <w:r w:rsidR="002D4A16" w:rsidRPr="00983009">
        <w:t xml:space="preserve"> children</w:t>
      </w:r>
      <w:r w:rsidR="00BA4D05" w:rsidRPr="00983009">
        <w:t xml:space="preserve"> have different</w:t>
      </w:r>
      <w:r w:rsidR="001B0931" w:rsidRPr="00983009">
        <w:t xml:space="preserve"> perspectives and</w:t>
      </w:r>
      <w:r w:rsidR="00BA4D05" w:rsidRPr="00983009">
        <w:t xml:space="preserve"> conditions in relation </w:t>
      </w:r>
      <w:r w:rsidRPr="00983009">
        <w:t xml:space="preserve">to solve a task </w:t>
      </w:r>
      <w:r w:rsidR="00B565F6" w:rsidRPr="00983009">
        <w:t xml:space="preserve">and </w:t>
      </w:r>
      <w:r w:rsidRPr="00983009">
        <w:t>to deal with the contradictions.</w:t>
      </w:r>
      <w:r w:rsidR="007748AA" w:rsidRPr="00983009">
        <w:t xml:space="preserve"> </w:t>
      </w:r>
    </w:p>
    <w:p w14:paraId="5247897E" w14:textId="77777777" w:rsidR="00C745CD" w:rsidRPr="00983009" w:rsidRDefault="00C745CD" w:rsidP="00336DA9">
      <w:pPr>
        <w:ind w:firstLine="0"/>
      </w:pPr>
    </w:p>
    <w:p w14:paraId="6FA0E098" w14:textId="72099BE8" w:rsidR="001B0931" w:rsidRPr="00983009" w:rsidRDefault="001B0931" w:rsidP="00336DA9">
      <w:pPr>
        <w:ind w:firstLine="0"/>
      </w:pPr>
      <w:r w:rsidRPr="00983009">
        <w:t>In this light</w:t>
      </w:r>
      <w:r w:rsidR="0012388C" w:rsidRPr="00983009">
        <w:t>,</w:t>
      </w:r>
      <w:r w:rsidRPr="00983009">
        <w:t xml:space="preserve"> children’s conflicts are not ‘empty’, but related to</w:t>
      </w:r>
      <w:r w:rsidR="005373E5">
        <w:t xml:space="preserve"> dealing with contradictory aspects</w:t>
      </w:r>
      <w:r w:rsidR="00E77F5D" w:rsidRPr="00983009">
        <w:t xml:space="preserve"> in</w:t>
      </w:r>
      <w:r w:rsidRPr="00983009">
        <w:t xml:space="preserve"> the social practice they take part</w:t>
      </w:r>
      <w:r w:rsidR="0012388C" w:rsidRPr="00983009">
        <w:t xml:space="preserve"> in</w:t>
      </w:r>
      <w:r w:rsidRPr="00983009">
        <w:t>.</w:t>
      </w:r>
    </w:p>
    <w:p w14:paraId="26199C77" w14:textId="77777777" w:rsidR="00324EA8" w:rsidRPr="00983009" w:rsidRDefault="00324EA8" w:rsidP="00336DA9">
      <w:pPr>
        <w:ind w:firstLine="0"/>
      </w:pPr>
    </w:p>
    <w:p w14:paraId="31BE724B" w14:textId="59CD239F" w:rsidR="00324EA8" w:rsidRPr="00983009" w:rsidRDefault="00E77F5D" w:rsidP="00324EA8">
      <w:pPr>
        <w:ind w:firstLine="0"/>
      </w:pPr>
      <w:r w:rsidRPr="00983009">
        <w:t>However</w:t>
      </w:r>
      <w:r w:rsidR="00BA4D05" w:rsidRPr="00983009">
        <w:t>, i</w:t>
      </w:r>
      <w:r w:rsidR="00324EA8" w:rsidRPr="00983009">
        <w:t>n the case of children</w:t>
      </w:r>
      <w:r w:rsidR="0012388C" w:rsidRPr="00983009">
        <w:t>,</w:t>
      </w:r>
      <w:r w:rsidR="00324EA8" w:rsidRPr="00983009">
        <w:t xml:space="preserve"> we meet a strong tendency to individualize their conflicts as having to do with</w:t>
      </w:r>
      <w:r w:rsidR="00BA4D05" w:rsidRPr="00983009">
        <w:t xml:space="preserve"> individual children’s problems or</w:t>
      </w:r>
      <w:r w:rsidR="00324EA8" w:rsidRPr="00983009">
        <w:t xml:space="preserve"> lack of social competencies or we meet conceptualizations of the conflicts as </w:t>
      </w:r>
      <w:r w:rsidR="000B17FF" w:rsidRPr="00983009">
        <w:t>just</w:t>
      </w:r>
      <w:r w:rsidR="0012388C" w:rsidRPr="00983009">
        <w:t xml:space="preserve"> </w:t>
      </w:r>
      <w:r w:rsidR="00324EA8" w:rsidRPr="00983009">
        <w:t>relational, a</w:t>
      </w:r>
      <w:r w:rsidR="0012388C" w:rsidRPr="00983009">
        <w:t>s a</w:t>
      </w:r>
      <w:r w:rsidR="00324EA8" w:rsidRPr="00983009">
        <w:t xml:space="preserve"> question of positioning, or some kind of childish mudslinging without relevant content. </w:t>
      </w:r>
    </w:p>
    <w:p w14:paraId="393D2515" w14:textId="77777777" w:rsidR="00324EA8" w:rsidRPr="00983009" w:rsidRDefault="00324EA8" w:rsidP="00324EA8">
      <w:pPr>
        <w:ind w:firstLine="0"/>
      </w:pPr>
    </w:p>
    <w:p w14:paraId="00EF458E" w14:textId="26C5A901" w:rsidR="007A34BE" w:rsidRPr="00983009" w:rsidRDefault="00324EA8" w:rsidP="007A34BE">
      <w:pPr>
        <w:ind w:firstLine="0"/>
      </w:pPr>
      <w:r w:rsidRPr="00983009">
        <w:t xml:space="preserve">We try to analyze the interplay of the children as </w:t>
      </w:r>
      <w:r w:rsidRPr="00983009">
        <w:rPr>
          <w:i/>
        </w:rPr>
        <w:t>subjective ways of handling the contradictions of the school</w:t>
      </w:r>
      <w:r w:rsidRPr="00983009">
        <w:t xml:space="preserve"> as an important context of their everyday life together with peers.</w:t>
      </w:r>
    </w:p>
    <w:p w14:paraId="5C442CD5" w14:textId="77777777" w:rsidR="007A34BE" w:rsidRPr="00983009" w:rsidRDefault="007A34BE" w:rsidP="007A34BE">
      <w:pPr>
        <w:ind w:firstLine="0"/>
      </w:pPr>
    </w:p>
    <w:p w14:paraId="5400A742" w14:textId="32DC9551" w:rsidR="00A85F30" w:rsidRPr="00983009" w:rsidRDefault="00A85F30" w:rsidP="007A34BE">
      <w:pPr>
        <w:ind w:firstLine="0"/>
      </w:pPr>
      <w:r w:rsidRPr="00983009">
        <w:t>With a small example</w:t>
      </w:r>
      <w:r w:rsidR="0012388C" w:rsidRPr="00983009">
        <w:t>,</w:t>
      </w:r>
      <w:r w:rsidRPr="00983009">
        <w:t xml:space="preserve"> we want to demonstrate how a seemingly trivial conflict between some children in first grade illuminates </w:t>
      </w:r>
      <w:r w:rsidR="0012388C" w:rsidRPr="00983009">
        <w:t>a</w:t>
      </w:r>
      <w:r w:rsidRPr="00983009">
        <w:t xml:space="preserve"> contradictory relation and how parents in their joint responsibility of supporting the school life of their children sometimes find themselves in quite </w:t>
      </w:r>
      <w:r w:rsidR="007A34BE" w:rsidRPr="00983009">
        <w:t xml:space="preserve">dramatic </w:t>
      </w:r>
      <w:r w:rsidRPr="00983009">
        <w:t>conflicts.</w:t>
      </w:r>
    </w:p>
    <w:p w14:paraId="3E78CE68" w14:textId="77777777" w:rsidR="007A34BE" w:rsidRPr="00983009" w:rsidRDefault="007A34BE" w:rsidP="007A34BE">
      <w:pPr>
        <w:ind w:firstLine="0"/>
      </w:pPr>
    </w:p>
    <w:p w14:paraId="0B1BE562" w14:textId="72E267ED" w:rsidR="007A34BE" w:rsidRPr="00983009" w:rsidRDefault="00703CD4" w:rsidP="0012388C">
      <w:pPr>
        <w:ind w:left="1304" w:firstLine="0"/>
      </w:pPr>
      <w:r w:rsidRPr="00983009">
        <w:t>T</w:t>
      </w:r>
      <w:r w:rsidR="00786A3A" w:rsidRPr="00983009">
        <w:t xml:space="preserve">he children are taking turn on the task of making order in the classroom </w:t>
      </w:r>
      <w:r w:rsidR="00A9592A" w:rsidRPr="00983009">
        <w:t xml:space="preserve">for a week. This involves </w:t>
      </w:r>
      <w:r w:rsidR="00786A3A" w:rsidRPr="00983009">
        <w:t>among other things to return the empty service after lunch – in Denmark a so-called</w:t>
      </w:r>
      <w:r w:rsidR="00EA3FAF" w:rsidRPr="00983009">
        <w:t xml:space="preserve"> milk </w:t>
      </w:r>
      <w:r w:rsidR="0042792B" w:rsidRPr="00983009">
        <w:t>crate</w:t>
      </w:r>
      <w:r w:rsidR="00EA3FAF" w:rsidRPr="00983009">
        <w:t xml:space="preserve">. It is part of the task to cooperate </w:t>
      </w:r>
      <w:r w:rsidR="00BF3FB0" w:rsidRPr="00983009">
        <w:t>in pairs</w:t>
      </w:r>
      <w:r w:rsidR="00EA3FAF" w:rsidRPr="00983009">
        <w:t xml:space="preserve"> and Carl and Naja</w:t>
      </w:r>
      <w:r w:rsidR="00786A3A" w:rsidRPr="00983009">
        <w:t xml:space="preserve"> </w:t>
      </w:r>
      <w:r w:rsidR="00BF3FB0" w:rsidRPr="00983009">
        <w:t>has the task this week</w:t>
      </w:r>
      <w:r w:rsidR="00EA3FAF" w:rsidRPr="00983009">
        <w:t xml:space="preserve">. </w:t>
      </w:r>
    </w:p>
    <w:p w14:paraId="43C4AECC" w14:textId="77777777" w:rsidR="00C745CD" w:rsidRPr="00983009" w:rsidRDefault="00C745CD" w:rsidP="00C745CD">
      <w:pPr>
        <w:ind w:left="1304" w:firstLine="0"/>
      </w:pPr>
    </w:p>
    <w:p w14:paraId="3369F562" w14:textId="52D36AFE" w:rsidR="007A34BE" w:rsidRPr="00983009" w:rsidRDefault="00EA3FAF" w:rsidP="00C745CD">
      <w:pPr>
        <w:ind w:left="1304" w:firstLine="0"/>
      </w:pPr>
      <w:r w:rsidRPr="00983009">
        <w:t>Naja want</w:t>
      </w:r>
      <w:r w:rsidR="00266347" w:rsidRPr="00983009">
        <w:t>s</w:t>
      </w:r>
      <w:r w:rsidRPr="00983009">
        <w:t xml:space="preserve"> to return the milk </w:t>
      </w:r>
      <w:r w:rsidR="0042792B" w:rsidRPr="00983009">
        <w:t>crate</w:t>
      </w:r>
      <w:r w:rsidRPr="00983009">
        <w:t xml:space="preserve"> at once and her friend Anna </w:t>
      </w:r>
      <w:r w:rsidR="00BF3FB0" w:rsidRPr="00983009">
        <w:t xml:space="preserve">are eager </w:t>
      </w:r>
      <w:r w:rsidRPr="00983009">
        <w:t>t</w:t>
      </w:r>
      <w:r w:rsidR="00D54881" w:rsidRPr="00983009">
        <w:t>o help. Carl is involved in</w:t>
      </w:r>
      <w:r w:rsidRPr="00983009">
        <w:t xml:space="preserve"> negotiations with some other boys making </w:t>
      </w:r>
      <w:r w:rsidR="005706F0" w:rsidRPr="00983009">
        <w:t xml:space="preserve">plans </w:t>
      </w:r>
      <w:r w:rsidRPr="00983009">
        <w:t>for what they are going to do together</w:t>
      </w:r>
      <w:r w:rsidR="00BF3FB0" w:rsidRPr="00983009">
        <w:t xml:space="preserve"> in the break</w:t>
      </w:r>
      <w:r w:rsidRPr="00983009">
        <w:t xml:space="preserve">. He </w:t>
      </w:r>
      <w:r w:rsidR="00B3775D" w:rsidRPr="00983009">
        <w:t>does</w:t>
      </w:r>
      <w:r w:rsidRPr="00983009">
        <w:t xml:space="preserve"> not want to leave</w:t>
      </w:r>
      <w:r w:rsidR="00BF3FB0" w:rsidRPr="00983009">
        <w:t xml:space="preserve"> the class</w:t>
      </w:r>
      <w:r w:rsidRPr="00983009">
        <w:t xml:space="preserve"> just now and </w:t>
      </w:r>
      <w:r w:rsidR="00BF3FB0" w:rsidRPr="00983009">
        <w:t xml:space="preserve">it </w:t>
      </w:r>
      <w:r w:rsidRPr="00983009">
        <w:t>seem</w:t>
      </w:r>
      <w:r w:rsidR="005F2A58" w:rsidRPr="00983009">
        <w:t>s</w:t>
      </w:r>
      <w:r w:rsidRPr="00983009">
        <w:t xml:space="preserve"> </w:t>
      </w:r>
      <w:r w:rsidR="00BF3FB0" w:rsidRPr="00983009">
        <w:t xml:space="preserve">like he </w:t>
      </w:r>
      <w:r w:rsidRPr="00983009">
        <w:t>feel pressure</w:t>
      </w:r>
      <w:r w:rsidR="00BF3FB0" w:rsidRPr="00983009">
        <w:t xml:space="preserve">d by the </w:t>
      </w:r>
      <w:r w:rsidRPr="00983009">
        <w:t>two girls</w:t>
      </w:r>
      <w:r w:rsidR="00B3775D" w:rsidRPr="00983009">
        <w:t>. Anna is insisting</w:t>
      </w:r>
      <w:r w:rsidR="00BF3FB0" w:rsidRPr="00983009">
        <w:t xml:space="preserve"> that they should do the task now</w:t>
      </w:r>
      <w:r w:rsidR="00B3775D" w:rsidRPr="00983009">
        <w:t xml:space="preserve"> </w:t>
      </w:r>
      <w:r w:rsidR="00BF3FB0" w:rsidRPr="00983009">
        <w:t xml:space="preserve"> - she is </w:t>
      </w:r>
      <w:r w:rsidR="00A177B8" w:rsidRPr="00983009">
        <w:t xml:space="preserve">shouting </w:t>
      </w:r>
      <w:r w:rsidR="00257228" w:rsidRPr="00983009">
        <w:t>at him</w:t>
      </w:r>
      <w:r w:rsidR="00A9592A" w:rsidRPr="00983009">
        <w:t xml:space="preserve"> </w:t>
      </w:r>
      <w:r w:rsidR="00B3775D" w:rsidRPr="00983009">
        <w:t>and Carl become</w:t>
      </w:r>
      <w:r w:rsidR="00266347" w:rsidRPr="00983009">
        <w:t>s</w:t>
      </w:r>
      <w:r w:rsidR="00B3775D" w:rsidRPr="00983009">
        <w:t xml:space="preserve"> frustrated and angry and end</w:t>
      </w:r>
      <w:r w:rsidR="000815AB" w:rsidRPr="00983009">
        <w:t>s</w:t>
      </w:r>
      <w:r w:rsidR="00B3775D" w:rsidRPr="00983009">
        <w:t xml:space="preserve"> up threatening to hit the girls. </w:t>
      </w:r>
    </w:p>
    <w:p w14:paraId="6B7296C8" w14:textId="77777777" w:rsidR="00C745CD" w:rsidRPr="00983009" w:rsidRDefault="00C745CD" w:rsidP="0012388C">
      <w:pPr>
        <w:ind w:left="1304" w:firstLine="0"/>
      </w:pPr>
    </w:p>
    <w:p w14:paraId="381D77E1" w14:textId="6FCDF328" w:rsidR="00B22BDA" w:rsidRPr="00983009" w:rsidRDefault="00257228" w:rsidP="0012388C">
      <w:pPr>
        <w:ind w:left="1304" w:firstLine="0"/>
      </w:pPr>
      <w:r w:rsidRPr="00983009">
        <w:t xml:space="preserve">Then, </w:t>
      </w:r>
      <w:r w:rsidR="00B3775D" w:rsidRPr="00983009">
        <w:t xml:space="preserve">Naja becomes frightened </w:t>
      </w:r>
      <w:r w:rsidR="00D84448" w:rsidRPr="00983009">
        <w:t xml:space="preserve">and so </w:t>
      </w:r>
      <w:r w:rsidR="00BF3FB0" w:rsidRPr="00983009">
        <w:t>unhappy</w:t>
      </w:r>
      <w:r w:rsidR="00266347" w:rsidRPr="00983009">
        <w:t xml:space="preserve"> </w:t>
      </w:r>
      <w:r w:rsidR="00D84448" w:rsidRPr="00983009">
        <w:t>that the school</w:t>
      </w:r>
      <w:r w:rsidR="00A177B8" w:rsidRPr="00983009">
        <w:t xml:space="preserve"> </w:t>
      </w:r>
      <w:r w:rsidR="00266347" w:rsidRPr="00983009">
        <w:t>phone</w:t>
      </w:r>
      <w:r w:rsidR="00D84448" w:rsidRPr="00983009">
        <w:t xml:space="preserve"> her mother </w:t>
      </w:r>
      <w:r w:rsidR="00266347" w:rsidRPr="00983009">
        <w:t xml:space="preserve">so that </w:t>
      </w:r>
      <w:r w:rsidR="00D84448" w:rsidRPr="00983009">
        <w:t xml:space="preserve">Naja </w:t>
      </w:r>
      <w:r w:rsidR="00266347" w:rsidRPr="00983009">
        <w:t xml:space="preserve">can </w:t>
      </w:r>
      <w:r w:rsidR="00BF3FB0" w:rsidRPr="00983009">
        <w:t xml:space="preserve">go home - </w:t>
      </w:r>
      <w:r w:rsidR="00D84448" w:rsidRPr="00983009">
        <w:t xml:space="preserve"> and </w:t>
      </w:r>
      <w:r w:rsidR="00266347" w:rsidRPr="00983009">
        <w:t xml:space="preserve">at home she </w:t>
      </w:r>
      <w:r w:rsidR="00D84448" w:rsidRPr="00983009">
        <w:t xml:space="preserve">cries. </w:t>
      </w:r>
      <w:r w:rsidR="00A9592A" w:rsidRPr="00983009">
        <w:t>Her mother promise</w:t>
      </w:r>
      <w:r w:rsidR="005F2A58" w:rsidRPr="00983009">
        <w:t>s</w:t>
      </w:r>
      <w:r w:rsidR="00A9592A" w:rsidRPr="00983009">
        <w:t xml:space="preserve"> to talk wit</w:t>
      </w:r>
      <w:r w:rsidR="00D54881" w:rsidRPr="00983009">
        <w:t>h Carl and his mother next day</w:t>
      </w:r>
      <w:r w:rsidR="00985081" w:rsidRPr="00983009">
        <w:t>,</w:t>
      </w:r>
      <w:r w:rsidR="00D54881" w:rsidRPr="00983009">
        <w:t xml:space="preserve"> b</w:t>
      </w:r>
      <w:r w:rsidR="00A9592A" w:rsidRPr="00983009">
        <w:t>ut since she cannot find Carl’s mother she just talk to Carl about collaborating about tasks in the school</w:t>
      </w:r>
      <w:r w:rsidR="00D54881" w:rsidRPr="00983009">
        <w:t>. T</w:t>
      </w:r>
      <w:r w:rsidR="00A9592A" w:rsidRPr="00983009">
        <w:t>o Carl’s mother it is not okay</w:t>
      </w:r>
      <w:r w:rsidR="004555FB" w:rsidRPr="00983009">
        <w:t xml:space="preserve"> that</w:t>
      </w:r>
      <w:r w:rsidR="00A9592A" w:rsidRPr="00983009">
        <w:t xml:space="preserve"> another mother tells her son how to behave – </w:t>
      </w:r>
      <w:r w:rsidR="00266347" w:rsidRPr="00983009">
        <w:t>in her perspective the teacher</w:t>
      </w:r>
      <w:r w:rsidR="00A9592A" w:rsidRPr="00983009">
        <w:t xml:space="preserve"> should have been involved. </w:t>
      </w:r>
      <w:r w:rsidR="00D84448" w:rsidRPr="00983009">
        <w:t>The story include</w:t>
      </w:r>
      <w:r w:rsidR="005A7576" w:rsidRPr="00983009">
        <w:t>s</w:t>
      </w:r>
      <w:r w:rsidR="00D84448" w:rsidRPr="00983009">
        <w:t xml:space="preserve"> quite a lot of attempts to solve the conflicts but </w:t>
      </w:r>
      <w:r w:rsidR="00D54881" w:rsidRPr="00983009">
        <w:t xml:space="preserve">in spite of their collaborative </w:t>
      </w:r>
      <w:r w:rsidR="00B30A68" w:rsidRPr="00983009">
        <w:t>intensions,</w:t>
      </w:r>
      <w:r w:rsidR="00D54881" w:rsidRPr="00983009">
        <w:t xml:space="preserve"> </w:t>
      </w:r>
      <w:r w:rsidR="00D84448" w:rsidRPr="00983009">
        <w:t>the two mothers en</w:t>
      </w:r>
      <w:r w:rsidR="0095653C" w:rsidRPr="00983009">
        <w:t xml:space="preserve">d up </w:t>
      </w:r>
      <w:r w:rsidR="00EE009B" w:rsidRPr="00983009">
        <w:t xml:space="preserve">in </w:t>
      </w:r>
      <w:r w:rsidR="00A66103" w:rsidRPr="00983009">
        <w:t xml:space="preserve">a </w:t>
      </w:r>
      <w:r w:rsidR="00EE009B" w:rsidRPr="00983009">
        <w:t>quite complicated conflict</w:t>
      </w:r>
      <w:r w:rsidR="0095653C" w:rsidRPr="00983009">
        <w:t>.</w:t>
      </w:r>
    </w:p>
    <w:p w14:paraId="5D8CB19A" w14:textId="77777777" w:rsidR="009501D1" w:rsidRPr="00E60B8C" w:rsidRDefault="009501D1" w:rsidP="009501D1">
      <w:pPr>
        <w:pStyle w:val="Overskrift2"/>
        <w:ind w:firstLine="0"/>
        <w:rPr>
          <w:sz w:val="28"/>
          <w:szCs w:val="28"/>
        </w:rPr>
      </w:pPr>
    </w:p>
    <w:p w14:paraId="798649FE" w14:textId="77777777" w:rsidR="00407F21" w:rsidRPr="00E60B8C" w:rsidRDefault="009F1170" w:rsidP="009501D1">
      <w:pPr>
        <w:pStyle w:val="Overskrift2"/>
        <w:ind w:firstLine="0"/>
        <w:rPr>
          <w:sz w:val="28"/>
          <w:szCs w:val="28"/>
        </w:rPr>
      </w:pPr>
      <w:r w:rsidRPr="00E60B8C">
        <w:rPr>
          <w:sz w:val="28"/>
          <w:szCs w:val="28"/>
        </w:rPr>
        <w:t xml:space="preserve">Conflicts, </w:t>
      </w:r>
      <w:r w:rsidR="005706F0" w:rsidRPr="00E60B8C">
        <w:rPr>
          <w:sz w:val="28"/>
          <w:szCs w:val="28"/>
        </w:rPr>
        <w:t>analyses</w:t>
      </w:r>
      <w:r w:rsidRPr="00E60B8C">
        <w:rPr>
          <w:sz w:val="28"/>
          <w:szCs w:val="28"/>
        </w:rPr>
        <w:t xml:space="preserve"> and development </w:t>
      </w:r>
    </w:p>
    <w:p w14:paraId="4F598510" w14:textId="245D889A" w:rsidR="007A34BE" w:rsidRPr="00983009" w:rsidRDefault="00621FEE" w:rsidP="009501D1">
      <w:pPr>
        <w:ind w:firstLine="0"/>
      </w:pPr>
      <w:r w:rsidRPr="00983009">
        <w:t>T</w:t>
      </w:r>
      <w:r w:rsidR="00D54881" w:rsidRPr="00983009">
        <w:t xml:space="preserve">he conflict about the milk </w:t>
      </w:r>
      <w:r w:rsidR="00D91CCA" w:rsidRPr="00983009">
        <w:t>crate,</w:t>
      </w:r>
      <w:r w:rsidRPr="00983009">
        <w:t xml:space="preserve"> you could analyze </w:t>
      </w:r>
      <w:r w:rsidR="00D54881" w:rsidRPr="00983009">
        <w:t>as different</w:t>
      </w:r>
      <w:r w:rsidR="007113C1" w:rsidRPr="00983009">
        <w:t xml:space="preserve"> ways to handle the contradiction between focus an</w:t>
      </w:r>
      <w:r w:rsidRPr="00983009">
        <w:t>d flexibility</w:t>
      </w:r>
      <w:r w:rsidR="007113C1" w:rsidRPr="00983009">
        <w:t xml:space="preserve"> –</w:t>
      </w:r>
      <w:r w:rsidRPr="00983009">
        <w:t xml:space="preserve"> </w:t>
      </w:r>
      <w:r w:rsidR="007113C1" w:rsidRPr="00983009">
        <w:t xml:space="preserve">to make social life and </w:t>
      </w:r>
      <w:r w:rsidR="00B30A68" w:rsidRPr="00983009">
        <w:t>responsibility in</w:t>
      </w:r>
      <w:r w:rsidR="00E77F5D" w:rsidRPr="00983009">
        <w:t xml:space="preserve"> relation to the task </w:t>
      </w:r>
      <w:r w:rsidR="007113C1" w:rsidRPr="00983009">
        <w:t xml:space="preserve">hang together. </w:t>
      </w:r>
    </w:p>
    <w:p w14:paraId="1F73AF53" w14:textId="77777777" w:rsidR="00621FEE" w:rsidRPr="00983009" w:rsidRDefault="00621FEE" w:rsidP="009501D1">
      <w:pPr>
        <w:ind w:firstLine="0"/>
      </w:pPr>
    </w:p>
    <w:p w14:paraId="3F7C2BF9" w14:textId="64D477ED" w:rsidR="007F02DD" w:rsidRPr="00983009" w:rsidRDefault="007F02DD" w:rsidP="007F02DD">
      <w:pPr>
        <w:ind w:firstLine="0"/>
      </w:pPr>
      <w:r w:rsidRPr="00983009">
        <w:t xml:space="preserve">Anna and Naja want to accomplish the task at once and together, while Carl seems to have other conditions in relation to that – he needs to take care of social obligations first, in relation to succeed with both aspects of his school life. </w:t>
      </w:r>
    </w:p>
    <w:p w14:paraId="53925C2F" w14:textId="77777777" w:rsidR="007A34BE" w:rsidRPr="00983009" w:rsidRDefault="007A34BE" w:rsidP="009501D1">
      <w:pPr>
        <w:ind w:firstLine="0"/>
      </w:pPr>
    </w:p>
    <w:p w14:paraId="321A0439" w14:textId="36C97EA9" w:rsidR="000236BA" w:rsidRPr="00983009" w:rsidRDefault="000236BA" w:rsidP="000236BA">
      <w:pPr>
        <w:ind w:firstLine="0"/>
      </w:pPr>
      <w:r w:rsidRPr="00983009">
        <w:t xml:space="preserve">Focus and flexibility appear as contradictory aspects - incompatible, as well as </w:t>
      </w:r>
      <w:r w:rsidR="00BE2DAA" w:rsidRPr="00983009">
        <w:t xml:space="preserve">interdependent </w:t>
      </w:r>
      <w:r w:rsidRPr="00983009">
        <w:t xml:space="preserve">– </w:t>
      </w:r>
      <w:r w:rsidR="00204168" w:rsidRPr="00983009">
        <w:t xml:space="preserve">The one cannot work without the other - </w:t>
      </w:r>
      <w:r w:rsidRPr="00983009">
        <w:t xml:space="preserve">and the participants must make these aspects go together. </w:t>
      </w:r>
    </w:p>
    <w:p w14:paraId="2B20D374" w14:textId="77777777" w:rsidR="000236BA" w:rsidRPr="00983009" w:rsidRDefault="000236BA" w:rsidP="000236BA">
      <w:pPr>
        <w:ind w:firstLine="0"/>
      </w:pPr>
    </w:p>
    <w:p w14:paraId="255CCD54" w14:textId="77777777" w:rsidR="000236BA" w:rsidRPr="00983009" w:rsidRDefault="000236BA" w:rsidP="000236BA">
      <w:pPr>
        <w:ind w:firstLine="0"/>
      </w:pPr>
      <w:r w:rsidRPr="00983009">
        <w:lastRenderedPageBreak/>
        <w:t xml:space="preserve">This is not a question of individual competencies but of how the common activities are organized. </w:t>
      </w:r>
    </w:p>
    <w:p w14:paraId="743DCE3A" w14:textId="77777777" w:rsidR="000236BA" w:rsidRPr="00983009" w:rsidRDefault="000236BA" w:rsidP="000236BA">
      <w:pPr>
        <w:ind w:firstLine="0"/>
      </w:pPr>
    </w:p>
    <w:p w14:paraId="1D728988" w14:textId="77777777" w:rsidR="00C745CD" w:rsidRPr="00983009" w:rsidRDefault="000236BA" w:rsidP="000236BA">
      <w:pPr>
        <w:ind w:firstLine="0"/>
      </w:pPr>
      <w:r w:rsidRPr="00983009">
        <w:t>Therefore discussions in and about the school are often about how</w:t>
      </w:r>
      <w:r w:rsidR="00FC4994" w:rsidRPr="00983009">
        <w:t xml:space="preserve"> the common activities are organized; how </w:t>
      </w:r>
      <w:r w:rsidRPr="00983009">
        <w:t xml:space="preserve">the parties ought to relate to e.g. rules, discipline, disturbance and how to take different perspectives of the children into account. </w:t>
      </w:r>
    </w:p>
    <w:p w14:paraId="468DAA22" w14:textId="77777777" w:rsidR="00C745CD" w:rsidRPr="00983009" w:rsidRDefault="00C745CD" w:rsidP="000236BA">
      <w:pPr>
        <w:ind w:firstLine="0"/>
      </w:pPr>
    </w:p>
    <w:p w14:paraId="021D888D" w14:textId="4E12E951" w:rsidR="000236BA" w:rsidRPr="00983009" w:rsidRDefault="00D962D4" w:rsidP="000236BA">
      <w:pPr>
        <w:ind w:firstLine="0"/>
      </w:pPr>
      <w:r w:rsidRPr="00983009">
        <w:t xml:space="preserve">Such discussions could be </w:t>
      </w:r>
      <w:r w:rsidR="008E4B48" w:rsidRPr="00983009">
        <w:t xml:space="preserve">analyzed </w:t>
      </w:r>
      <w:r w:rsidRPr="00983009">
        <w:t>as conflicts related to historical contradictions of the school</w:t>
      </w:r>
      <w:r w:rsidR="008E4B48" w:rsidRPr="00983009">
        <w:t xml:space="preserve"> -</w:t>
      </w:r>
      <w:r w:rsidRPr="00983009">
        <w:t xml:space="preserve"> and has been part of political discussions about the school for a long </w:t>
      </w:r>
      <w:r w:rsidR="00A66103" w:rsidRPr="00983009">
        <w:t>time</w:t>
      </w:r>
      <w:r w:rsidRPr="00983009">
        <w:t>.</w:t>
      </w:r>
    </w:p>
    <w:p w14:paraId="2A06C859" w14:textId="77777777" w:rsidR="00AF35C3" w:rsidRPr="00983009" w:rsidRDefault="00AF35C3" w:rsidP="009501D1">
      <w:pPr>
        <w:ind w:firstLine="0"/>
      </w:pPr>
    </w:p>
    <w:p w14:paraId="2FD18871" w14:textId="3EABFCDF" w:rsidR="00D5354B" w:rsidRPr="00983009" w:rsidRDefault="007113C1" w:rsidP="009501D1">
      <w:pPr>
        <w:ind w:firstLine="0"/>
      </w:pPr>
      <w:r w:rsidRPr="00983009">
        <w:t xml:space="preserve">The two mothers </w:t>
      </w:r>
      <w:r w:rsidR="00D91CCA" w:rsidRPr="00983009">
        <w:t xml:space="preserve">in the example </w:t>
      </w:r>
      <w:r w:rsidRPr="00983009">
        <w:t xml:space="preserve">seem engaged in the same matter: The personal </w:t>
      </w:r>
      <w:r w:rsidR="00B86B16" w:rsidRPr="00983009">
        <w:t>wellbeing</w:t>
      </w:r>
      <w:r w:rsidR="0058597C" w:rsidRPr="00983009">
        <w:t xml:space="preserve"> and integrity as well as learning possibilities </w:t>
      </w:r>
      <w:r w:rsidR="007F02DD" w:rsidRPr="00983009">
        <w:t xml:space="preserve">for </w:t>
      </w:r>
      <w:r w:rsidR="0058597C" w:rsidRPr="00983009">
        <w:t>the</w:t>
      </w:r>
      <w:r w:rsidR="007F02DD" w:rsidRPr="00983009">
        <w:t>ir</w:t>
      </w:r>
      <w:r w:rsidR="0058597C" w:rsidRPr="00983009">
        <w:t xml:space="preserve"> children - but they have access to quite different experiences</w:t>
      </w:r>
      <w:r w:rsidR="00A66103" w:rsidRPr="00983009">
        <w:t xml:space="preserve"> from their children</w:t>
      </w:r>
      <w:r w:rsidR="0058597C" w:rsidRPr="00983009">
        <w:t xml:space="preserve"> </w:t>
      </w:r>
      <w:r w:rsidR="00FC4994" w:rsidRPr="00983009">
        <w:t xml:space="preserve">about their </w:t>
      </w:r>
      <w:r w:rsidR="0058597C" w:rsidRPr="00983009">
        <w:t xml:space="preserve">dilemmas </w:t>
      </w:r>
      <w:r w:rsidR="00F40B6C" w:rsidRPr="00983009">
        <w:t xml:space="preserve">related to taking part </w:t>
      </w:r>
      <w:r w:rsidR="00BA4D05" w:rsidRPr="00983009">
        <w:t>in school life</w:t>
      </w:r>
      <w:r w:rsidR="007F02DD" w:rsidRPr="00983009">
        <w:t>.</w:t>
      </w:r>
    </w:p>
    <w:p w14:paraId="6C3F3177" w14:textId="77777777" w:rsidR="007A34BE" w:rsidRPr="00983009" w:rsidRDefault="007A34BE" w:rsidP="007A34BE">
      <w:pPr>
        <w:ind w:firstLine="0"/>
      </w:pPr>
    </w:p>
    <w:p w14:paraId="146C1193" w14:textId="3DA578CC" w:rsidR="00957066" w:rsidRPr="00983009" w:rsidRDefault="00A66103" w:rsidP="007A34BE">
      <w:pPr>
        <w:ind w:firstLine="0"/>
      </w:pPr>
      <w:r w:rsidRPr="00983009">
        <w:t>P</w:t>
      </w:r>
      <w:r w:rsidR="00957066" w:rsidRPr="00983009">
        <w:t xml:space="preserve">arents </w:t>
      </w:r>
      <w:r w:rsidRPr="00983009">
        <w:t xml:space="preserve">to the children in the same class </w:t>
      </w:r>
      <w:r w:rsidR="00957066" w:rsidRPr="00983009">
        <w:t>are connected through the children’s common life</w:t>
      </w:r>
      <w:r w:rsidR="00BE2DAA" w:rsidRPr="00983009">
        <w:t xml:space="preserve">. In </w:t>
      </w:r>
      <w:r w:rsidR="00957066" w:rsidRPr="00983009">
        <w:t xml:space="preserve">interviews </w:t>
      </w:r>
      <w:r w:rsidR="008E4B48" w:rsidRPr="00983009">
        <w:t xml:space="preserve">the parents </w:t>
      </w:r>
      <w:r w:rsidR="00957066" w:rsidRPr="00983009">
        <w:t xml:space="preserve">express different perspectives </w:t>
      </w:r>
      <w:r w:rsidR="00E60B8C" w:rsidRPr="00983009">
        <w:t xml:space="preserve">on </w:t>
      </w:r>
      <w:r w:rsidR="00957066" w:rsidRPr="00983009">
        <w:t>the question of rules and regulation vs individual considerations and flexibility</w:t>
      </w:r>
      <w:r w:rsidR="005976CB" w:rsidRPr="00983009">
        <w:t>.</w:t>
      </w:r>
    </w:p>
    <w:p w14:paraId="5938C38D" w14:textId="77777777" w:rsidR="007A34BE" w:rsidRPr="00983009" w:rsidRDefault="007A34BE" w:rsidP="007A34BE">
      <w:pPr>
        <w:ind w:firstLine="0"/>
      </w:pPr>
    </w:p>
    <w:p w14:paraId="59770330" w14:textId="77777777" w:rsidR="005373E5" w:rsidRDefault="00266347" w:rsidP="007A34BE">
      <w:pPr>
        <w:ind w:firstLine="0"/>
      </w:pPr>
      <w:r w:rsidRPr="00983009">
        <w:t xml:space="preserve">Such </w:t>
      </w:r>
      <w:r w:rsidR="00021B97" w:rsidRPr="00983009">
        <w:t>different</w:t>
      </w:r>
      <w:r w:rsidRPr="00983009">
        <w:t xml:space="preserve"> perspectives </w:t>
      </w:r>
      <w:r w:rsidR="00673F2C" w:rsidRPr="00983009">
        <w:t>are often</w:t>
      </w:r>
      <w:r w:rsidR="00BA4D05" w:rsidRPr="00983009">
        <w:t xml:space="preserve"> seen as </w:t>
      </w:r>
      <w:r w:rsidR="0060094A" w:rsidRPr="00983009">
        <w:t>detached values</w:t>
      </w:r>
      <w:r w:rsidR="00BE2DAA" w:rsidRPr="00983009">
        <w:t>,</w:t>
      </w:r>
      <w:r w:rsidR="0060094A" w:rsidRPr="00983009">
        <w:t xml:space="preserve"> but </w:t>
      </w:r>
      <w:r w:rsidR="00673F2C" w:rsidRPr="00983009">
        <w:t xml:space="preserve">could </w:t>
      </w:r>
      <w:r w:rsidR="0060094A" w:rsidRPr="00983009">
        <w:t xml:space="preserve">also </w:t>
      </w:r>
      <w:r w:rsidR="00673F2C" w:rsidRPr="00983009">
        <w:t xml:space="preserve">be seen </w:t>
      </w:r>
      <w:r w:rsidR="0060094A" w:rsidRPr="00983009">
        <w:t xml:space="preserve">as </w:t>
      </w:r>
      <w:r w:rsidR="00021B97" w:rsidRPr="00983009">
        <w:rPr>
          <w:i/>
        </w:rPr>
        <w:t>grounded in a social practice</w:t>
      </w:r>
      <w:r w:rsidR="00021B97" w:rsidRPr="00983009">
        <w:t>, in different experiences with personal dilemmas of the children and in engagement in a common but many-sided matter</w:t>
      </w:r>
      <w:r w:rsidR="005373E5">
        <w:t>.</w:t>
      </w:r>
    </w:p>
    <w:p w14:paraId="10EAE290" w14:textId="5E3B4644" w:rsidR="00266347" w:rsidRPr="00983009" w:rsidRDefault="005373E5" w:rsidP="007A34BE">
      <w:pPr>
        <w:ind w:firstLine="0"/>
      </w:pPr>
      <w:r>
        <w:t xml:space="preserve">How parents </w:t>
      </w:r>
      <w:r w:rsidR="00A11292">
        <w:t xml:space="preserve">can </w:t>
      </w:r>
      <w:r>
        <w:t xml:space="preserve">handle </w:t>
      </w:r>
      <w:r w:rsidR="00A11292">
        <w:t>disagreements</w:t>
      </w:r>
      <w:r>
        <w:t xml:space="preserve"> seem to have to do with possibilities for connecting</w:t>
      </w:r>
      <w:r w:rsidR="00A11292">
        <w:t xml:space="preserve"> the different perspectives to common contradictions and dilemmas in their children’s school life.</w:t>
      </w:r>
    </w:p>
    <w:p w14:paraId="55B79CA1" w14:textId="77777777" w:rsidR="006B074A" w:rsidRPr="00983009" w:rsidRDefault="006B074A" w:rsidP="007A34BE">
      <w:pPr>
        <w:ind w:firstLine="0"/>
      </w:pPr>
    </w:p>
    <w:p w14:paraId="3DE2FB46" w14:textId="4225E714" w:rsidR="006B074A" w:rsidRPr="00983009" w:rsidRDefault="006B074A" w:rsidP="007A34BE">
      <w:pPr>
        <w:ind w:firstLine="0"/>
      </w:pPr>
      <w:r w:rsidRPr="00983009">
        <w:t>As we have tried to illustrate the question of organizing flexibility and focus for the participation of a plurality of children with different experiences and approaches to school is a core contradiction - of the school.</w:t>
      </w:r>
    </w:p>
    <w:p w14:paraId="7379A0C3" w14:textId="77777777" w:rsidR="007A34BE" w:rsidRPr="00983009" w:rsidRDefault="007A34BE" w:rsidP="007A34BE">
      <w:pPr>
        <w:ind w:firstLine="0"/>
      </w:pPr>
    </w:p>
    <w:p w14:paraId="1E025D98" w14:textId="357F1E04" w:rsidR="00CB47BF" w:rsidRPr="00983009" w:rsidRDefault="00756FE3" w:rsidP="007A34BE">
      <w:pPr>
        <w:ind w:firstLine="0"/>
      </w:pPr>
      <w:r w:rsidRPr="00983009">
        <w:t>In t</w:t>
      </w:r>
      <w:r w:rsidR="00C2791F" w:rsidRPr="00983009">
        <w:t xml:space="preserve">he daily </w:t>
      </w:r>
      <w:r w:rsidR="005F146E" w:rsidRPr="00983009">
        <w:t xml:space="preserve">school </w:t>
      </w:r>
      <w:r w:rsidR="00C2791F" w:rsidRPr="00983009">
        <w:t>life these aspects</w:t>
      </w:r>
      <w:r w:rsidRPr="00983009">
        <w:t xml:space="preserve"> are linked but in </w:t>
      </w:r>
      <w:r w:rsidR="00520FCB" w:rsidRPr="00983009">
        <w:t>ideologies</w:t>
      </w:r>
      <w:r w:rsidRPr="00983009">
        <w:t xml:space="preserve"> they </w:t>
      </w:r>
      <w:r w:rsidR="006872A8" w:rsidRPr="00983009">
        <w:rPr>
          <w:iCs/>
        </w:rPr>
        <w:t xml:space="preserve">may be </w:t>
      </w:r>
      <w:r w:rsidR="00021B97" w:rsidRPr="00983009">
        <w:rPr>
          <w:iCs/>
        </w:rPr>
        <w:t>‘</w:t>
      </w:r>
      <w:r w:rsidR="006872A8" w:rsidRPr="00983009">
        <w:rPr>
          <w:iCs/>
        </w:rPr>
        <w:t>torn apart</w:t>
      </w:r>
      <w:r w:rsidR="00021B97" w:rsidRPr="00983009">
        <w:rPr>
          <w:iCs/>
        </w:rPr>
        <w:t>’</w:t>
      </w:r>
      <w:r w:rsidR="006872A8" w:rsidRPr="00983009">
        <w:t xml:space="preserve"> </w:t>
      </w:r>
      <w:r w:rsidRPr="00983009">
        <w:t>as a question of choosin</w:t>
      </w:r>
      <w:r w:rsidR="00951D3F" w:rsidRPr="00983009">
        <w:t>g one side of</w:t>
      </w:r>
      <w:r w:rsidRPr="00983009">
        <w:t xml:space="preserve"> the contradiction</w:t>
      </w:r>
      <w:r w:rsidR="00951D3F" w:rsidRPr="00983009">
        <w:t>s</w:t>
      </w:r>
      <w:r w:rsidR="007A34BE" w:rsidRPr="00983009">
        <w:t>.</w:t>
      </w:r>
      <w:r w:rsidR="00CA5BA3" w:rsidRPr="00983009">
        <w:rPr>
          <w:lang w:eastAsia="da-DK"/>
        </w:rPr>
        <w:t xml:space="preserve"> When the conflicts become locked the contradictory aspects cannot be analyzed as ‘two side of the same coin’ or inner relations - and the involved may experience themselves in opposition to each other and with incom</w:t>
      </w:r>
      <w:r w:rsidR="00CA5BA3" w:rsidRPr="00983009">
        <w:t>patible interests threatened by each other.</w:t>
      </w:r>
    </w:p>
    <w:p w14:paraId="0E9518EB" w14:textId="07F65B0A" w:rsidR="00E457A8" w:rsidRDefault="00E457A8" w:rsidP="00947F7B">
      <w:pPr>
        <w:pStyle w:val="Overskrift1"/>
      </w:pPr>
      <w:r>
        <w:t>Summing up</w:t>
      </w:r>
    </w:p>
    <w:p w14:paraId="08E9AF4A" w14:textId="77777777" w:rsidR="00E457A8" w:rsidRPr="00983009" w:rsidRDefault="00E457A8" w:rsidP="007A34BE">
      <w:pPr>
        <w:ind w:firstLine="0"/>
      </w:pPr>
    </w:p>
    <w:p w14:paraId="6C0C765E" w14:textId="77777777" w:rsidR="00E457A8" w:rsidRPr="00983009" w:rsidRDefault="00E457A8" w:rsidP="007A34BE">
      <w:pPr>
        <w:ind w:firstLine="0"/>
      </w:pPr>
      <w:r w:rsidRPr="00983009">
        <w:t>We have tried to illustrate how c</w:t>
      </w:r>
      <w:r w:rsidR="00C2791F" w:rsidRPr="00983009">
        <w:t xml:space="preserve">onflicts are of personal </w:t>
      </w:r>
      <w:r w:rsidR="00951D3F" w:rsidRPr="00983009">
        <w:t xml:space="preserve">meanings to the participants – connected to their efforts of conducting their </w:t>
      </w:r>
      <w:r w:rsidR="00A85B98" w:rsidRPr="00983009">
        <w:t xml:space="preserve">personal </w:t>
      </w:r>
      <w:r w:rsidR="00951D3F" w:rsidRPr="00983009">
        <w:t xml:space="preserve">lives. </w:t>
      </w:r>
    </w:p>
    <w:p w14:paraId="0805A185" w14:textId="77777777" w:rsidR="00E457A8" w:rsidRPr="00983009" w:rsidRDefault="00E457A8" w:rsidP="007A34BE">
      <w:pPr>
        <w:ind w:firstLine="0"/>
      </w:pPr>
    </w:p>
    <w:p w14:paraId="7E7B50E3" w14:textId="03769743" w:rsidR="00E60B8C" w:rsidRPr="00983009" w:rsidRDefault="006B074A" w:rsidP="007A34BE">
      <w:pPr>
        <w:ind w:firstLine="0"/>
      </w:pPr>
      <w:r w:rsidRPr="00983009">
        <w:t>In Denmark the school life of children is a crucial and conflictual part of organizing family life – with intensive political discussions about the responsibility and involvement of parents</w:t>
      </w:r>
      <w:r w:rsidR="00C93B2C">
        <w:t xml:space="preserve"> </w:t>
      </w:r>
      <w:r w:rsidR="00C93B2C">
        <w:fldChar w:fldCharType="begin"/>
      </w:r>
      <w:r w:rsidR="00C93B2C">
        <w:instrText xml:space="preserve"> ADDIN EN.CITE &lt;EndNote&gt;&lt;Cite&gt;&lt;Author&gt;Højholt&lt;/Author&gt;&lt;Year&gt;2017&lt;/Year&gt;&lt;RecNum&gt;190&lt;/RecNum&gt;&lt;DisplayText&gt;(Højholt, Kousholt, &amp;amp; Juhl, 2017)&lt;/DisplayText&gt;&lt;record&gt;&lt;rec-number&gt;190&lt;/rec-number&gt;&lt;foreign-keys&gt;&lt;key app="EN" db-id="0fxard9aapspw3esvr4ppdezxspefxzdw9wd" timestamp="1494844748"&gt;190&lt;/key&gt;&lt;/foreign-keys&gt;&lt;ref-type name="Book Section"&gt;5&lt;/ref-type&gt;&lt;contributors&gt;&lt;authors&gt;&lt;author&gt;Højholt, Charlotte&lt;/author&gt;&lt;author&gt;Kousholt, Dorte&lt;/author&gt;&lt;author&gt;Juhl, Pernille&lt;/author&gt;&lt;/authors&gt;&lt;secondary-authors&gt;&lt;author&gt;E. Eriksen Ødegaard&lt;/author&gt;&lt;author&gt;S. Gravis&lt;/author&gt;&lt;/secondary-authors&gt;&lt;/contributors&gt;&lt;titles&gt;&lt;title&gt;The collectivity of family conduct of life and parental self-understanding&lt;/title&gt;&lt;secondary-title&gt;Nordic Perspectives of Families and wellbeing&lt;/secondary-title&gt;&lt;/titles&gt;&lt;dates&gt;&lt;year&gt;2017&lt;/year&gt;&lt;/dates&gt;&lt;publisher&gt;Routledge&lt;/publisher&gt;&lt;urls&gt;&lt;/urls&gt;&lt;/record&gt;&lt;/Cite&gt;&lt;/EndNote&gt;</w:instrText>
      </w:r>
      <w:r w:rsidR="00C93B2C">
        <w:fldChar w:fldCharType="separate"/>
      </w:r>
      <w:r w:rsidR="00C93B2C">
        <w:rPr>
          <w:noProof/>
        </w:rPr>
        <w:t>(Højholt, Kousholt, &amp; Juhl, 2017)</w:t>
      </w:r>
      <w:r w:rsidR="00C93B2C">
        <w:fldChar w:fldCharType="end"/>
      </w:r>
      <w:r w:rsidRPr="00983009">
        <w:t>.</w:t>
      </w:r>
    </w:p>
    <w:p w14:paraId="7D8F830E" w14:textId="77777777" w:rsidR="00E60B8C" w:rsidRPr="00983009" w:rsidRDefault="00E60B8C" w:rsidP="007A34BE">
      <w:pPr>
        <w:ind w:firstLine="0"/>
      </w:pPr>
    </w:p>
    <w:p w14:paraId="5B122935" w14:textId="77777777" w:rsidR="00E457A8" w:rsidRPr="00983009" w:rsidRDefault="008E4B48" w:rsidP="007A34BE">
      <w:pPr>
        <w:ind w:firstLine="0"/>
      </w:pPr>
      <w:r w:rsidRPr="00983009">
        <w:t xml:space="preserve">Furthermore, </w:t>
      </w:r>
      <w:r w:rsidR="00951D3F" w:rsidRPr="00983009">
        <w:t xml:space="preserve">the conflicts are historical – connected to </w:t>
      </w:r>
      <w:r w:rsidR="00A85B98" w:rsidRPr="00983009">
        <w:t>politic</w:t>
      </w:r>
      <w:r w:rsidR="00951D3F" w:rsidRPr="00983009">
        <w:t xml:space="preserve">al discussions about general contradictions in relation to </w:t>
      </w:r>
      <w:r w:rsidRPr="00983009">
        <w:t xml:space="preserve">organizing public </w:t>
      </w:r>
      <w:r w:rsidR="00951D3F" w:rsidRPr="00983009">
        <w:t xml:space="preserve">education. </w:t>
      </w:r>
    </w:p>
    <w:p w14:paraId="087B1811" w14:textId="77777777" w:rsidR="00E457A8" w:rsidRPr="00983009" w:rsidRDefault="00E457A8" w:rsidP="007A34BE">
      <w:pPr>
        <w:ind w:firstLine="0"/>
      </w:pPr>
    </w:p>
    <w:p w14:paraId="34481E86" w14:textId="77777777" w:rsidR="00947F7B" w:rsidRPr="00983009" w:rsidRDefault="006B074A" w:rsidP="007A34BE">
      <w:pPr>
        <w:ind w:firstLine="0"/>
      </w:pPr>
      <w:r w:rsidRPr="00983009">
        <w:t xml:space="preserve">In Denmark the political </w:t>
      </w:r>
      <w:r w:rsidR="008E4B48" w:rsidRPr="00983009">
        <w:t xml:space="preserve">debate </w:t>
      </w:r>
      <w:r w:rsidRPr="00983009">
        <w:t xml:space="preserve">around the school has intensified as a kind of arena for the conflicts about the development of a welfare state or a </w:t>
      </w:r>
      <w:r w:rsidR="00F00C69" w:rsidRPr="00983009">
        <w:t>competition</w:t>
      </w:r>
      <w:r w:rsidRPr="00983009">
        <w:t xml:space="preserve"> state and the many </w:t>
      </w:r>
      <w:r w:rsidR="005F146E" w:rsidRPr="00983009">
        <w:t>combination</w:t>
      </w:r>
      <w:r w:rsidR="00CF700B" w:rsidRPr="00983009">
        <w:t xml:space="preserve"> </w:t>
      </w:r>
      <w:r w:rsidRPr="00983009">
        <w:t xml:space="preserve">hereof. </w:t>
      </w:r>
    </w:p>
    <w:p w14:paraId="02E0CA25" w14:textId="77777777" w:rsidR="00947F7B" w:rsidRPr="00983009" w:rsidRDefault="00947F7B" w:rsidP="007A34BE">
      <w:pPr>
        <w:ind w:firstLine="0"/>
      </w:pPr>
    </w:p>
    <w:p w14:paraId="5BCD5B4C" w14:textId="4DC7BE6A" w:rsidR="00D54881" w:rsidRPr="00983009" w:rsidRDefault="00F00C69" w:rsidP="007A34BE">
      <w:pPr>
        <w:ind w:firstLine="0"/>
      </w:pPr>
      <w:r w:rsidRPr="00983009">
        <w:t>Differentiation, exclusion, individual categorizations are aspects of the history of</w:t>
      </w:r>
      <w:r w:rsidR="0042792B" w:rsidRPr="00983009">
        <w:t xml:space="preserve"> school as well as of the current</w:t>
      </w:r>
      <w:r w:rsidRPr="00983009">
        <w:t xml:space="preserve"> political debates.</w:t>
      </w:r>
    </w:p>
    <w:p w14:paraId="4F1FA826" w14:textId="77777777" w:rsidR="00066BEE" w:rsidRPr="00983009" w:rsidRDefault="00066BEE" w:rsidP="007A34BE">
      <w:pPr>
        <w:ind w:firstLine="0"/>
      </w:pPr>
    </w:p>
    <w:p w14:paraId="216B6931" w14:textId="06FF9C16" w:rsidR="00221543" w:rsidRPr="00983009" w:rsidRDefault="00947F7B" w:rsidP="007A34BE">
      <w:pPr>
        <w:ind w:firstLine="0"/>
      </w:pPr>
      <w:r w:rsidRPr="00983009">
        <w:t>Investigating c</w:t>
      </w:r>
      <w:r w:rsidR="00CB47BF" w:rsidRPr="00983009">
        <w:t xml:space="preserve">onflicts could be seen as an opportunity for insight into the many aspects of the matter and how </w:t>
      </w:r>
      <w:r w:rsidR="007C7CF8" w:rsidRPr="00983009">
        <w:t xml:space="preserve">these aspects </w:t>
      </w:r>
      <w:r w:rsidR="00CB47BF" w:rsidRPr="00983009">
        <w:t>in one and the same time are contradictory and connected.</w:t>
      </w:r>
      <w:r w:rsidR="009501D1" w:rsidRPr="00983009">
        <w:t xml:space="preserve"> </w:t>
      </w:r>
    </w:p>
    <w:p w14:paraId="30AF4DF3" w14:textId="77777777" w:rsidR="00226BCE" w:rsidRPr="00983009" w:rsidRDefault="00DB005A" w:rsidP="009501D1">
      <w:pPr>
        <w:ind w:firstLine="0"/>
      </w:pPr>
      <w:r w:rsidRPr="00983009">
        <w:t xml:space="preserve"> </w:t>
      </w:r>
    </w:p>
    <w:p w14:paraId="290A3289" w14:textId="0D130F1A" w:rsidR="00E60B8C" w:rsidRPr="00983009" w:rsidRDefault="00E457A8" w:rsidP="007A34BE">
      <w:pPr>
        <w:ind w:firstLine="0"/>
      </w:pPr>
      <w:r w:rsidRPr="00983009">
        <w:t>So, t</w:t>
      </w:r>
      <w:r w:rsidR="00DB005A" w:rsidRPr="00983009">
        <w:t xml:space="preserve">o be able to develop the </w:t>
      </w:r>
      <w:r w:rsidR="00221543" w:rsidRPr="00983009">
        <w:t xml:space="preserve">practice of the </w:t>
      </w:r>
      <w:r w:rsidR="00DB005A" w:rsidRPr="00983009">
        <w:t>school w</w:t>
      </w:r>
      <w:r w:rsidR="001A2F11" w:rsidRPr="00983009">
        <w:t>e need access to knowledge about how the matter look</w:t>
      </w:r>
      <w:r w:rsidR="00F211DE" w:rsidRPr="00983009">
        <w:t>s</w:t>
      </w:r>
      <w:r w:rsidR="001A2F11" w:rsidRPr="00983009">
        <w:t xml:space="preserve"> like from different ways of handling it – and we need knowledge about the distribution of responsibility, tasks and influence in the </w:t>
      </w:r>
      <w:r w:rsidR="007C7CF8" w:rsidRPr="00983009">
        <w:t>societal institutions</w:t>
      </w:r>
      <w:r w:rsidRPr="00983009">
        <w:t>.</w:t>
      </w:r>
    </w:p>
    <w:p w14:paraId="735D0D7A" w14:textId="77777777" w:rsidR="00E60B8C" w:rsidRPr="00983009" w:rsidRDefault="00E60B8C" w:rsidP="007A34BE">
      <w:pPr>
        <w:ind w:firstLine="0"/>
      </w:pPr>
    </w:p>
    <w:p w14:paraId="504E3240" w14:textId="373FE233" w:rsidR="001A2F11" w:rsidRPr="00983009" w:rsidRDefault="001A2F11" w:rsidP="007A34BE">
      <w:pPr>
        <w:ind w:firstLine="0"/>
      </w:pPr>
      <w:r w:rsidRPr="00983009">
        <w:t xml:space="preserve">This relates to a question of democracy in the concrete </w:t>
      </w:r>
      <w:r w:rsidR="007C7CF8" w:rsidRPr="00983009">
        <w:t xml:space="preserve">everyday life of the </w:t>
      </w:r>
      <w:r w:rsidRPr="00983009">
        <w:t xml:space="preserve">institutions and </w:t>
      </w:r>
      <w:r w:rsidR="009B5307" w:rsidRPr="00983009">
        <w:t xml:space="preserve">in </w:t>
      </w:r>
      <w:r w:rsidRPr="00983009">
        <w:t xml:space="preserve">the collaboration about them: Who can speak up here, contribute with their </w:t>
      </w:r>
      <w:r w:rsidR="00F211DE" w:rsidRPr="00983009">
        <w:t xml:space="preserve">different </w:t>
      </w:r>
      <w:r w:rsidRPr="00983009">
        <w:t>perspectives and influence the development of the conditions of</w:t>
      </w:r>
      <w:r w:rsidR="00F211DE" w:rsidRPr="00983009">
        <w:t xml:space="preserve"> </w:t>
      </w:r>
      <w:r w:rsidRPr="00983009">
        <w:t>school</w:t>
      </w:r>
      <w:r w:rsidR="00F211DE" w:rsidRPr="00983009">
        <w:t xml:space="preserve"> life</w:t>
      </w:r>
      <w:r w:rsidRPr="00983009">
        <w:t>?</w:t>
      </w:r>
    </w:p>
    <w:p w14:paraId="62EAAC52" w14:textId="77777777" w:rsidR="006253B3" w:rsidRPr="00983009" w:rsidRDefault="006253B3" w:rsidP="009501D1"/>
    <w:p w14:paraId="38C49977" w14:textId="51E09BA9" w:rsidR="00645CE0" w:rsidRPr="00983009" w:rsidRDefault="00645CE0" w:rsidP="009B5307">
      <w:pPr>
        <w:ind w:firstLine="0"/>
      </w:pPr>
      <w:r w:rsidRPr="00983009">
        <w:t>With dialectical analyses we do not aim at ’resolving’ conflicts</w:t>
      </w:r>
      <w:r w:rsidR="008E4B48" w:rsidRPr="00983009">
        <w:t>,</w:t>
      </w:r>
      <w:r w:rsidRPr="00983009">
        <w:t xml:space="preserve"> but at analyzing what they are part of, what they are related to and how we may think in other ways about the contradictions of social practice (Juul </w:t>
      </w:r>
      <w:r w:rsidR="00173E7C" w:rsidRPr="00983009">
        <w:t>Jensen</w:t>
      </w:r>
      <w:r w:rsidRPr="00983009">
        <w:t>)</w:t>
      </w:r>
    </w:p>
    <w:p w14:paraId="04FB3F70" w14:textId="77777777" w:rsidR="00950425" w:rsidRPr="00983009" w:rsidRDefault="00950425" w:rsidP="009501D1"/>
    <w:p w14:paraId="1FAB893F" w14:textId="5AFA7B15" w:rsidR="00645CE0" w:rsidRPr="00983009" w:rsidRDefault="00645CE0" w:rsidP="00AA699F">
      <w:pPr>
        <w:ind w:firstLine="0"/>
      </w:pPr>
      <w:r w:rsidRPr="00983009">
        <w:t>To think in other ways about the contradictions connect</w:t>
      </w:r>
      <w:r w:rsidR="00FC5F70" w:rsidRPr="00983009">
        <w:t>s</w:t>
      </w:r>
      <w:r w:rsidRPr="00983009">
        <w:t xml:space="preserve"> to ways of thinking about democracy:</w:t>
      </w:r>
    </w:p>
    <w:p w14:paraId="0C879E81" w14:textId="77777777" w:rsidR="008B342B" w:rsidRPr="00983009" w:rsidRDefault="008B342B" w:rsidP="00AA699F">
      <w:pPr>
        <w:ind w:firstLine="0"/>
      </w:pPr>
    </w:p>
    <w:p w14:paraId="38B687A8" w14:textId="77777777" w:rsidR="00173E7C" w:rsidRPr="00983009" w:rsidRDefault="00645CE0" w:rsidP="00AA699F">
      <w:pPr>
        <w:ind w:firstLine="0"/>
      </w:pPr>
      <w:r w:rsidRPr="00983009">
        <w:t xml:space="preserve">We cannot understand the difficulties of school life without exploring them from different perspectives </w:t>
      </w:r>
      <w:r w:rsidR="00173E7C" w:rsidRPr="00983009">
        <w:t xml:space="preserve">- </w:t>
      </w:r>
      <w:r w:rsidRPr="00983009">
        <w:t xml:space="preserve">learning from knowledge </w:t>
      </w:r>
      <w:r w:rsidR="00173E7C" w:rsidRPr="00983009">
        <w:t xml:space="preserve">founded in </w:t>
      </w:r>
      <w:r w:rsidRPr="00983009">
        <w:t xml:space="preserve">different experiences from dealing with the contradictions different places and in relation to different tasks. </w:t>
      </w:r>
    </w:p>
    <w:p w14:paraId="206737F8" w14:textId="77777777" w:rsidR="00173E7C" w:rsidRPr="00983009" w:rsidRDefault="00173E7C" w:rsidP="00AA699F">
      <w:pPr>
        <w:ind w:firstLine="0"/>
      </w:pPr>
    </w:p>
    <w:p w14:paraId="042F0C97" w14:textId="33B84FFC" w:rsidR="008B342B" w:rsidRPr="00983009" w:rsidRDefault="00645CE0" w:rsidP="00AA699F">
      <w:pPr>
        <w:ind w:firstLine="0"/>
      </w:pPr>
      <w:r w:rsidRPr="00983009">
        <w:t xml:space="preserve">We need democratic exploration to understand the many-sided matter in its meanings to different participants. In such </w:t>
      </w:r>
      <w:r w:rsidR="006E58D5" w:rsidRPr="00983009">
        <w:t>exploration,</w:t>
      </w:r>
      <w:r w:rsidR="00173E7C" w:rsidRPr="00983009">
        <w:t xml:space="preserve"> </w:t>
      </w:r>
      <w:r w:rsidRPr="00983009">
        <w:t xml:space="preserve">differences </w:t>
      </w:r>
      <w:r w:rsidR="008B342B" w:rsidRPr="00983009">
        <w:t>are seen as</w:t>
      </w:r>
      <w:r w:rsidR="00FC5F70" w:rsidRPr="00983009">
        <w:t xml:space="preserve"> </w:t>
      </w:r>
      <w:r w:rsidRPr="00983009">
        <w:t>related to the common life</w:t>
      </w:r>
      <w:r w:rsidR="00FC5F70" w:rsidRPr="00983009">
        <w:t>,</w:t>
      </w:r>
      <w:r w:rsidRPr="00983009">
        <w:t xml:space="preserve"> instead of related to individual categorizations of behavior and personalities. </w:t>
      </w:r>
    </w:p>
    <w:p w14:paraId="2DEBA1C9" w14:textId="77777777" w:rsidR="008B342B" w:rsidRPr="00983009" w:rsidRDefault="008B342B" w:rsidP="00AA699F">
      <w:pPr>
        <w:ind w:firstLine="0"/>
      </w:pPr>
    </w:p>
    <w:p w14:paraId="6D2CA8E3" w14:textId="7B984030" w:rsidR="00645CE0" w:rsidRPr="00983009" w:rsidRDefault="00173E7C" w:rsidP="00AA699F">
      <w:pPr>
        <w:ind w:firstLine="0"/>
      </w:pPr>
      <w:r w:rsidRPr="00983009">
        <w:t xml:space="preserve">In the displacements of problems </w:t>
      </w:r>
      <w:r w:rsidR="008B342B" w:rsidRPr="00983009">
        <w:t xml:space="preserve">- we mentioned in the beginning - </w:t>
      </w:r>
      <w:r w:rsidRPr="00983009">
        <w:t>the differences are understood isolated and the political conflicts about the school are covert.</w:t>
      </w:r>
    </w:p>
    <w:p w14:paraId="33D956D5" w14:textId="77777777" w:rsidR="008B342B" w:rsidRPr="00983009" w:rsidRDefault="008B342B" w:rsidP="00AA699F">
      <w:pPr>
        <w:ind w:firstLine="0"/>
      </w:pPr>
    </w:p>
    <w:p w14:paraId="1AE36EDF" w14:textId="43BA7F30" w:rsidR="008B342B" w:rsidRPr="00983009" w:rsidRDefault="00A24FDB" w:rsidP="00AA699F">
      <w:pPr>
        <w:ind w:firstLine="0"/>
      </w:pPr>
      <w:r w:rsidRPr="00983009">
        <w:t xml:space="preserve">To conclude: </w:t>
      </w:r>
      <w:r w:rsidR="008B342B" w:rsidRPr="00983009">
        <w:t>individualization, exclusion and displacements of problems could be seen as linked to problematic and undemocratic ways of understanding and dealing with differences, contradictions and conflicts.</w:t>
      </w:r>
    </w:p>
    <w:p w14:paraId="1754322C" w14:textId="77777777" w:rsidR="00645CE0" w:rsidRPr="00983009" w:rsidRDefault="00645CE0" w:rsidP="00AA699F">
      <w:pPr>
        <w:ind w:firstLine="0"/>
      </w:pPr>
    </w:p>
    <w:p w14:paraId="034A6413" w14:textId="77777777" w:rsidR="005976CB" w:rsidRPr="00983009" w:rsidRDefault="005976CB" w:rsidP="00AA699F">
      <w:pPr>
        <w:ind w:firstLine="0"/>
      </w:pPr>
    </w:p>
    <w:p w14:paraId="5B1F0269" w14:textId="12818CD1" w:rsidR="005976CB" w:rsidRPr="00983009" w:rsidRDefault="00235838" w:rsidP="00235838">
      <w:pPr>
        <w:pStyle w:val="Overskrift2"/>
        <w:ind w:firstLine="0"/>
      </w:pPr>
      <w:r>
        <w:t>Litterature</w:t>
      </w:r>
    </w:p>
    <w:p w14:paraId="169E7BB2" w14:textId="77777777" w:rsidR="00C05805" w:rsidRPr="00C05805" w:rsidRDefault="005976CB" w:rsidP="00235838">
      <w:pPr>
        <w:pStyle w:val="EndNoteBibliography"/>
        <w:spacing w:line="276" w:lineRule="auto"/>
        <w:ind w:left="720" w:hanging="720"/>
      </w:pPr>
      <w:r w:rsidRPr="00983009">
        <w:fldChar w:fldCharType="begin"/>
      </w:r>
      <w:r w:rsidRPr="00983009">
        <w:instrText xml:space="preserve"> ADDIN EN.REFLIST </w:instrText>
      </w:r>
      <w:r w:rsidRPr="00983009">
        <w:fldChar w:fldCharType="separate"/>
      </w:r>
      <w:r w:rsidR="00C05805" w:rsidRPr="00C05805">
        <w:t xml:space="preserve">Axel, E. (2002). </w:t>
      </w:r>
      <w:r w:rsidR="00C05805" w:rsidRPr="00C05805">
        <w:rPr>
          <w:i/>
        </w:rPr>
        <w:t>Regulation as productive tool use</w:t>
      </w:r>
      <w:r w:rsidR="00C05805" w:rsidRPr="00C05805">
        <w:t>. Frederiksberg: Roskilde University Press.</w:t>
      </w:r>
    </w:p>
    <w:p w14:paraId="57E954BE" w14:textId="4CB48602" w:rsidR="00C05805" w:rsidRPr="00C05805" w:rsidRDefault="00C05805" w:rsidP="00235838">
      <w:pPr>
        <w:pStyle w:val="EndNoteBibliography"/>
        <w:spacing w:line="276" w:lineRule="auto"/>
        <w:ind w:left="720" w:hanging="720"/>
      </w:pPr>
      <w:r w:rsidRPr="00C05805">
        <w:t xml:space="preserve">Axel, E. (2011). Conflictual cooperation. </w:t>
      </w:r>
      <w:r w:rsidRPr="00C05805">
        <w:rPr>
          <w:i/>
        </w:rPr>
        <w:t>Nordic Psychology, 63</w:t>
      </w:r>
      <w:r w:rsidRPr="00C05805">
        <w:t>(4), 56-78. doi:</w:t>
      </w:r>
      <w:hyperlink r:id="rId8" w:history="1">
        <w:r w:rsidRPr="00C05805">
          <w:rPr>
            <w:rStyle w:val="Hyperlink"/>
          </w:rPr>
          <w:t>http://dx.doi.org/10.1027/1901-2276/a000045</w:t>
        </w:r>
      </w:hyperlink>
    </w:p>
    <w:p w14:paraId="534CA4B9" w14:textId="77777777" w:rsidR="00C05805" w:rsidRPr="00C05805" w:rsidRDefault="00C05805" w:rsidP="00235838">
      <w:pPr>
        <w:pStyle w:val="EndNoteBibliography"/>
        <w:spacing w:line="276" w:lineRule="auto"/>
        <w:ind w:left="720" w:hanging="720"/>
      </w:pPr>
      <w:r w:rsidRPr="00C05805">
        <w:t xml:space="preserve">Axel, E. (in prep). Distributing Resources in a Construction Project: Conflictual Cooperation about a Common Cause and its Theoretical Implications. </w:t>
      </w:r>
      <w:r w:rsidRPr="00C05805">
        <w:rPr>
          <w:i/>
        </w:rPr>
        <w:t>Theory and Psychology</w:t>
      </w:r>
      <w:r w:rsidRPr="00C05805">
        <w:t xml:space="preserve">. </w:t>
      </w:r>
    </w:p>
    <w:p w14:paraId="59151CE5" w14:textId="77777777" w:rsidR="00C05805" w:rsidRPr="00C05805" w:rsidRDefault="00C05805" w:rsidP="00235838">
      <w:pPr>
        <w:pStyle w:val="EndNoteBibliography"/>
        <w:spacing w:line="276" w:lineRule="auto"/>
        <w:ind w:left="720" w:hanging="720"/>
      </w:pPr>
      <w:r w:rsidRPr="00C05805">
        <w:t xml:space="preserve">Bernstein, R. J. (1971). </w:t>
      </w:r>
      <w:r w:rsidRPr="00C05805">
        <w:rPr>
          <w:i/>
        </w:rPr>
        <w:t>Praxis and action : Contemporary philosophies of human activity</w:t>
      </w:r>
      <w:r w:rsidRPr="00C05805">
        <w:t>. Philadelphia: University of Pennsylvania Press.</w:t>
      </w:r>
    </w:p>
    <w:p w14:paraId="67C034D8" w14:textId="77777777" w:rsidR="00C05805" w:rsidRPr="00C05805" w:rsidRDefault="00C05805" w:rsidP="00235838">
      <w:pPr>
        <w:pStyle w:val="EndNoteBibliography"/>
        <w:spacing w:line="276" w:lineRule="auto"/>
        <w:ind w:left="720" w:hanging="720"/>
      </w:pPr>
      <w:r w:rsidRPr="00C05805">
        <w:t xml:space="preserve">Chaiklin, S., Hedegaard, M., &amp; Jensen, U. J. (Eds.). (1999). </w:t>
      </w:r>
      <w:r w:rsidRPr="00C05805">
        <w:rPr>
          <w:i/>
        </w:rPr>
        <w:t>Activity Theory and Social Practice: Cultural-Historical Approaches.</w:t>
      </w:r>
      <w:r w:rsidRPr="00C05805">
        <w:t xml:space="preserve"> Aarhus: Aarhus University Press.</w:t>
      </w:r>
    </w:p>
    <w:p w14:paraId="186767DC" w14:textId="77777777" w:rsidR="00C05805" w:rsidRPr="00C05805" w:rsidRDefault="00C05805" w:rsidP="00235838">
      <w:pPr>
        <w:pStyle w:val="EndNoteBibliography"/>
        <w:spacing w:line="276" w:lineRule="auto"/>
        <w:ind w:left="720" w:hanging="720"/>
      </w:pPr>
      <w:r w:rsidRPr="00C05805">
        <w:t xml:space="preserve">Dreier, O. (2008). </w:t>
      </w:r>
      <w:r w:rsidRPr="00C05805">
        <w:rPr>
          <w:i/>
        </w:rPr>
        <w:t>Psychotherapy in Everyday Life</w:t>
      </w:r>
      <w:r w:rsidRPr="00C05805">
        <w:t>. New York: Cambridge University Press.</w:t>
      </w:r>
    </w:p>
    <w:p w14:paraId="1BA654D9" w14:textId="77777777" w:rsidR="00C05805" w:rsidRPr="00C05805" w:rsidRDefault="00C05805" w:rsidP="00235838">
      <w:pPr>
        <w:pStyle w:val="EndNoteBibliography"/>
        <w:spacing w:line="276" w:lineRule="auto"/>
        <w:ind w:left="720" w:hanging="720"/>
      </w:pPr>
      <w:r w:rsidRPr="00C05805">
        <w:t xml:space="preserve">Holland, D., &amp; Lave, J. (Eds.). (2001). </w:t>
      </w:r>
      <w:r w:rsidRPr="00C05805">
        <w:rPr>
          <w:i/>
        </w:rPr>
        <w:t>History in Person. Enduring struggles, Contentios Practice, Intimate Identities</w:t>
      </w:r>
      <w:r w:rsidRPr="00C05805">
        <w:t>. Oxford: SAR-press. James Currey.</w:t>
      </w:r>
    </w:p>
    <w:p w14:paraId="308ADF0B" w14:textId="77777777" w:rsidR="00C05805" w:rsidRPr="00C05805" w:rsidRDefault="00C05805" w:rsidP="00235838">
      <w:pPr>
        <w:pStyle w:val="EndNoteBibliography"/>
        <w:spacing w:line="276" w:lineRule="auto"/>
        <w:ind w:left="720" w:hanging="720"/>
      </w:pPr>
      <w:r w:rsidRPr="00C05805">
        <w:t xml:space="preserve">Holzkamp, K. (2013). Psychology: Social self-understanding on the reasons for action in the conduct of everyday life. In E. Schraube &amp; U. Osterkamp (Eds.), </w:t>
      </w:r>
      <w:r w:rsidRPr="00C05805">
        <w:rPr>
          <w:i/>
        </w:rPr>
        <w:t>Psychology from the Standpoint of the Subject. Selected Writings of Klaus Holzkamp</w:t>
      </w:r>
      <w:r w:rsidRPr="00C05805">
        <w:t xml:space="preserve"> (pp. 233-341). Basingstoke: Palgrave Macmillan.</w:t>
      </w:r>
    </w:p>
    <w:p w14:paraId="6859C177" w14:textId="77777777" w:rsidR="00C05805" w:rsidRPr="00C05805" w:rsidRDefault="00C05805" w:rsidP="00235838">
      <w:pPr>
        <w:pStyle w:val="EndNoteBibliography"/>
        <w:spacing w:line="276" w:lineRule="auto"/>
        <w:ind w:left="720" w:hanging="720"/>
      </w:pPr>
      <w:r w:rsidRPr="00C05805">
        <w:t xml:space="preserve">Højholt, C. (2016). Situated Inequality and the Conflictuality of Children’s Conduct of Life. In C. H. E. schraube (Ed.), </w:t>
      </w:r>
      <w:r w:rsidRPr="00C05805">
        <w:rPr>
          <w:i/>
        </w:rPr>
        <w:t>Psychology and the conduct of everyday life.</w:t>
      </w:r>
      <w:r w:rsidRPr="00C05805">
        <w:t xml:space="preserve"> (pp. 145 - 163). London: Routledge.</w:t>
      </w:r>
    </w:p>
    <w:p w14:paraId="7DCBBADA" w14:textId="77777777" w:rsidR="00C05805" w:rsidRPr="00C05805" w:rsidRDefault="00C05805" w:rsidP="00235838">
      <w:pPr>
        <w:pStyle w:val="EndNoteBibliography"/>
        <w:spacing w:line="276" w:lineRule="auto"/>
        <w:ind w:left="720" w:hanging="720"/>
      </w:pPr>
      <w:r w:rsidRPr="00C05805">
        <w:t xml:space="preserve">Højholt, C., &amp; Kousholt, D. (2014). Practice Research. In T. Teo (Ed.), </w:t>
      </w:r>
      <w:r w:rsidRPr="00C05805">
        <w:rPr>
          <w:i/>
        </w:rPr>
        <w:t>Encyclopedia of Critical Psychology</w:t>
      </w:r>
      <w:r w:rsidRPr="00C05805">
        <w:t xml:space="preserve"> (pp. 1485-1488). New York, NY: Springer.</w:t>
      </w:r>
    </w:p>
    <w:p w14:paraId="667A3BE1" w14:textId="77777777" w:rsidR="00C05805" w:rsidRPr="00C05805" w:rsidRDefault="00C05805" w:rsidP="00235838">
      <w:pPr>
        <w:pStyle w:val="EndNoteBibliography"/>
        <w:spacing w:line="276" w:lineRule="auto"/>
        <w:ind w:left="720" w:hanging="720"/>
      </w:pPr>
      <w:r w:rsidRPr="00C05805">
        <w:t xml:space="preserve">Højholt, C., &amp; Kousholt, D. (2017). Children Participating and Developing Agency in and Across Various Social Practices. In M. Fleer &amp; B. van Oers (Eds.), </w:t>
      </w:r>
      <w:r w:rsidRPr="00C05805">
        <w:rPr>
          <w:i/>
        </w:rPr>
        <w:t>International Handbook of Early Childhood Education</w:t>
      </w:r>
      <w:r w:rsidRPr="00C05805">
        <w:t xml:space="preserve"> (Vol. II, pp. 1581-1598). Dordrecht, The Netherlands: Springer.</w:t>
      </w:r>
    </w:p>
    <w:p w14:paraId="1D883A87" w14:textId="77777777" w:rsidR="00C05805" w:rsidRPr="00C05805" w:rsidRDefault="00C05805" w:rsidP="00235838">
      <w:pPr>
        <w:pStyle w:val="EndNoteBibliography"/>
        <w:spacing w:line="276" w:lineRule="auto"/>
        <w:ind w:left="720" w:hanging="720"/>
      </w:pPr>
      <w:r w:rsidRPr="00C05805">
        <w:t xml:space="preserve">Højholt, C., &amp; Kousholt, D. (in prep-a). Dialectic and conflicts – researching school as conflictual social practice. </w:t>
      </w:r>
      <w:r w:rsidRPr="00C05805">
        <w:rPr>
          <w:i/>
        </w:rPr>
        <w:t>Theory &amp; Psychology</w:t>
      </w:r>
      <w:r w:rsidRPr="00C05805">
        <w:t xml:space="preserve">. </w:t>
      </w:r>
    </w:p>
    <w:p w14:paraId="22C84B8D" w14:textId="77777777" w:rsidR="00C05805" w:rsidRPr="00C05805" w:rsidRDefault="00C05805" w:rsidP="00235838">
      <w:pPr>
        <w:pStyle w:val="EndNoteBibliography"/>
        <w:spacing w:line="276" w:lineRule="auto"/>
        <w:ind w:left="720" w:hanging="720"/>
      </w:pPr>
      <w:r w:rsidRPr="00C05805">
        <w:t xml:space="preserve">Højholt, C., &amp; Kousholt, D. (in prep-b). Research collaboration and mutual learning processes. </w:t>
      </w:r>
      <w:r w:rsidRPr="00C05805">
        <w:rPr>
          <w:i/>
        </w:rPr>
        <w:t>Annual Review of Critical Psychology</w:t>
      </w:r>
      <w:r w:rsidRPr="00C05805">
        <w:t xml:space="preserve">. </w:t>
      </w:r>
    </w:p>
    <w:p w14:paraId="2DA990B3" w14:textId="77777777" w:rsidR="00C05805" w:rsidRPr="00C05805" w:rsidRDefault="00C05805" w:rsidP="00235838">
      <w:pPr>
        <w:pStyle w:val="EndNoteBibliography"/>
        <w:spacing w:line="276" w:lineRule="auto"/>
        <w:ind w:left="720" w:hanging="720"/>
      </w:pPr>
      <w:r w:rsidRPr="00C05805">
        <w:lastRenderedPageBreak/>
        <w:t xml:space="preserve">Højholt, C., Kousholt, D., &amp; Juhl, P. (2017). The collectivity of family conduct of life and parental self-understanding. In E. E. Ødegaard &amp; S. Gravis (Eds.), </w:t>
      </w:r>
      <w:r w:rsidRPr="00C05805">
        <w:rPr>
          <w:i/>
        </w:rPr>
        <w:t>Nordic Perspectives of Families and wellbeing</w:t>
      </w:r>
      <w:r w:rsidRPr="00C05805">
        <w:t>: Routledge.</w:t>
      </w:r>
    </w:p>
    <w:p w14:paraId="0C1389FB" w14:textId="77777777" w:rsidR="00C05805" w:rsidRPr="00C05805" w:rsidRDefault="00C05805" w:rsidP="00235838">
      <w:pPr>
        <w:pStyle w:val="EndNoteBibliography"/>
        <w:spacing w:line="276" w:lineRule="auto"/>
        <w:ind w:left="720" w:hanging="720"/>
      </w:pPr>
      <w:r w:rsidRPr="00C05805">
        <w:t xml:space="preserve">Jensen, U. J. (1999). Categories in activity theory: Marx's philosophy just-in-time. In S. Chaiklin, M. Hedegaard, &amp; U. J. Jensen (Eds.), </w:t>
      </w:r>
      <w:r w:rsidRPr="00C05805">
        <w:rPr>
          <w:i/>
        </w:rPr>
        <w:t>Activity Theory and Social Practice</w:t>
      </w:r>
      <w:r w:rsidRPr="00C05805">
        <w:t xml:space="preserve"> (pp. 79-99). Århus: Aarhus University Press.</w:t>
      </w:r>
    </w:p>
    <w:p w14:paraId="11A95301" w14:textId="77777777" w:rsidR="00C05805" w:rsidRPr="00C05805" w:rsidRDefault="00C05805" w:rsidP="00235838">
      <w:pPr>
        <w:pStyle w:val="EndNoteBibliography"/>
        <w:spacing w:line="276" w:lineRule="auto"/>
        <w:ind w:left="720" w:hanging="720"/>
      </w:pPr>
      <w:r w:rsidRPr="00C05805">
        <w:t xml:space="preserve">Jensen, U. J. (2001). Mellem social praksis og skolastisk fornuft. In J. Myrup (Ed.), </w:t>
      </w:r>
      <w:r w:rsidRPr="00C05805">
        <w:rPr>
          <w:i/>
        </w:rPr>
        <w:t>Temaer i nyere fransk filosofi</w:t>
      </w:r>
      <w:r w:rsidRPr="00C05805">
        <w:t xml:space="preserve"> (pp. 195-218). Århus: Philosophia.</w:t>
      </w:r>
    </w:p>
    <w:p w14:paraId="6259DBC5" w14:textId="77777777" w:rsidR="00C05805" w:rsidRPr="00C05805" w:rsidRDefault="00C05805" w:rsidP="00235838">
      <w:pPr>
        <w:pStyle w:val="EndNoteBibliography"/>
        <w:spacing w:line="276" w:lineRule="auto"/>
        <w:ind w:left="720" w:hanging="720"/>
      </w:pPr>
      <w:r w:rsidRPr="00C05805">
        <w:t xml:space="preserve">Kousholt, D. (2016). Collaborative research with children: Exploring Contradictory Conditions of Conduct of Everyday Life. In E. Schraube &amp; C. Højholt (Eds.), </w:t>
      </w:r>
      <w:r w:rsidRPr="00C05805">
        <w:rPr>
          <w:i/>
        </w:rPr>
        <w:t>Psychology and the Conduct of Everyday Life</w:t>
      </w:r>
      <w:r w:rsidRPr="00C05805">
        <w:t xml:space="preserve"> (pp. 241-258). London: Routledge.</w:t>
      </w:r>
    </w:p>
    <w:p w14:paraId="64368EF5" w14:textId="77777777" w:rsidR="00C05805" w:rsidRPr="00C05805" w:rsidRDefault="00C05805" w:rsidP="00235838">
      <w:pPr>
        <w:pStyle w:val="EndNoteBibliography"/>
        <w:spacing w:line="276" w:lineRule="auto"/>
        <w:ind w:left="720" w:hanging="720"/>
      </w:pPr>
      <w:r w:rsidRPr="00C05805">
        <w:t xml:space="preserve">Lave, J. (2008). Situated learning and changing practice. In A. Amin &amp; J. Roberts (Eds.), </w:t>
      </w:r>
      <w:r w:rsidRPr="00C05805">
        <w:rPr>
          <w:i/>
        </w:rPr>
        <w:t>Community, economic creativity, and organization</w:t>
      </w:r>
      <w:r w:rsidRPr="00C05805">
        <w:t xml:space="preserve"> (pp. 283-296). Oxford: Oxford University Press.</w:t>
      </w:r>
    </w:p>
    <w:p w14:paraId="41C960A8" w14:textId="77777777" w:rsidR="00C05805" w:rsidRPr="00C05805" w:rsidRDefault="00C05805" w:rsidP="00235838">
      <w:pPr>
        <w:pStyle w:val="EndNoteBibliography"/>
        <w:spacing w:line="276" w:lineRule="auto"/>
        <w:ind w:left="720" w:hanging="720"/>
      </w:pPr>
      <w:r w:rsidRPr="00C05805">
        <w:t xml:space="preserve">Lave, J. (2011). </w:t>
      </w:r>
      <w:r w:rsidRPr="00C05805">
        <w:rPr>
          <w:i/>
        </w:rPr>
        <w:t>Apprenticeship in Critical Ethnographic Practice</w:t>
      </w:r>
      <w:r w:rsidRPr="00C05805">
        <w:t>. Chicago: University of Chicago Press.</w:t>
      </w:r>
    </w:p>
    <w:p w14:paraId="4E1BBD2C" w14:textId="77777777" w:rsidR="00C05805" w:rsidRPr="00C05805" w:rsidRDefault="00C05805" w:rsidP="00235838">
      <w:pPr>
        <w:pStyle w:val="EndNoteBibliography"/>
        <w:spacing w:line="276" w:lineRule="auto"/>
        <w:ind w:left="720" w:hanging="720"/>
      </w:pPr>
      <w:r w:rsidRPr="00C05805">
        <w:t xml:space="preserve">Ollman, B. (2003). </w:t>
      </w:r>
      <w:r w:rsidRPr="00C05805">
        <w:rPr>
          <w:i/>
        </w:rPr>
        <w:t>Dance of the dialectic : steps in Marx's method</w:t>
      </w:r>
      <w:r w:rsidRPr="00C05805">
        <w:t>. Urbana, Ill.: University of Illinois Press.</w:t>
      </w:r>
    </w:p>
    <w:p w14:paraId="2AC90798" w14:textId="77777777" w:rsidR="00C05805" w:rsidRPr="00C05805" w:rsidRDefault="00C05805" w:rsidP="00235838">
      <w:pPr>
        <w:pStyle w:val="EndNoteBibliography"/>
        <w:spacing w:line="276" w:lineRule="auto"/>
        <w:ind w:left="720" w:hanging="720"/>
      </w:pPr>
      <w:r w:rsidRPr="00C05805">
        <w:t xml:space="preserve">Ollman, B. (2015). Marxism and the philosophy of internal relations; or, How to replace the mysterious ‘paradox’ with ‘contradictions’ that can be studied and resolved. </w:t>
      </w:r>
      <w:r w:rsidRPr="00C05805">
        <w:rPr>
          <w:i/>
        </w:rPr>
        <w:t>Capital &amp; Class, 39</w:t>
      </w:r>
      <w:r w:rsidRPr="00C05805">
        <w:t>(1), 7-23. doi:10.1177/0309816814564128</w:t>
      </w:r>
    </w:p>
    <w:p w14:paraId="7986A889" w14:textId="77777777" w:rsidR="00C05805" w:rsidRPr="00C05805" w:rsidRDefault="00C05805" w:rsidP="00235838">
      <w:pPr>
        <w:pStyle w:val="EndNoteBibliography"/>
        <w:spacing w:line="276" w:lineRule="auto"/>
        <w:ind w:left="720" w:hanging="720"/>
      </w:pPr>
      <w:r w:rsidRPr="00C05805">
        <w:t xml:space="preserve">Schraube, E., &amp; Højholt, C. (Eds.). (2016). </w:t>
      </w:r>
      <w:r w:rsidRPr="00C05805">
        <w:rPr>
          <w:i/>
        </w:rPr>
        <w:t>Psychology and the conduct of everyday life</w:t>
      </w:r>
      <w:r w:rsidRPr="00C05805">
        <w:t>. London: Routledge.</w:t>
      </w:r>
    </w:p>
    <w:p w14:paraId="6C7149AF" w14:textId="7D351C2B" w:rsidR="00E80A6E" w:rsidRPr="00983009" w:rsidRDefault="005976CB" w:rsidP="00235838">
      <w:pPr>
        <w:ind w:firstLine="0"/>
      </w:pPr>
      <w:r w:rsidRPr="00983009">
        <w:fldChar w:fldCharType="end"/>
      </w:r>
    </w:p>
    <w:sectPr w:rsidR="00E80A6E" w:rsidRPr="00983009" w:rsidSect="00AF35C3">
      <w:footerReference w:type="default" r:id="rId9"/>
      <w:pgSz w:w="11906" w:h="16838"/>
      <w:pgMar w:top="1440" w:right="1080" w:bottom="1440" w:left="108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E267E5" w14:textId="77777777" w:rsidR="00621512" w:rsidRDefault="00621512" w:rsidP="009501D1">
      <w:r>
        <w:separator/>
      </w:r>
    </w:p>
  </w:endnote>
  <w:endnote w:type="continuationSeparator" w:id="0">
    <w:p w14:paraId="21389B69" w14:textId="77777777" w:rsidR="00621512" w:rsidRDefault="00621512" w:rsidP="009501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42908"/>
      <w:docPartObj>
        <w:docPartGallery w:val="Page Numbers (Bottom of Page)"/>
        <w:docPartUnique/>
      </w:docPartObj>
    </w:sdtPr>
    <w:sdtEndPr/>
    <w:sdtContent>
      <w:p w14:paraId="00EB6955" w14:textId="17DC6404" w:rsidR="00983009" w:rsidRDefault="00983009">
        <w:pPr>
          <w:pStyle w:val="Sidefod"/>
          <w:jc w:val="right"/>
        </w:pPr>
        <w:r>
          <w:fldChar w:fldCharType="begin"/>
        </w:r>
        <w:r>
          <w:instrText>PAGE   \* MERGEFORMAT</w:instrText>
        </w:r>
        <w:r>
          <w:fldChar w:fldCharType="separate"/>
        </w:r>
        <w:r w:rsidR="0038017B" w:rsidRPr="0038017B">
          <w:rPr>
            <w:noProof/>
            <w:lang w:val="da-DK"/>
          </w:rPr>
          <w:t>1</w:t>
        </w:r>
        <w:r>
          <w:fldChar w:fldCharType="end"/>
        </w:r>
      </w:p>
    </w:sdtContent>
  </w:sdt>
  <w:p w14:paraId="1F144A1E" w14:textId="77777777" w:rsidR="00DD6583" w:rsidRDefault="00DD6583" w:rsidP="009501D1">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D974E" w14:textId="77777777" w:rsidR="00621512" w:rsidRDefault="00621512" w:rsidP="009501D1">
      <w:r>
        <w:separator/>
      </w:r>
    </w:p>
  </w:footnote>
  <w:footnote w:type="continuationSeparator" w:id="0">
    <w:p w14:paraId="693021CF" w14:textId="77777777" w:rsidR="00621512" w:rsidRDefault="00621512" w:rsidP="009501D1">
      <w:r>
        <w:continuationSeparator/>
      </w:r>
    </w:p>
  </w:footnote>
  <w:footnote w:id="1">
    <w:p w14:paraId="010B94C8" w14:textId="02D86A40" w:rsidR="00983009" w:rsidRPr="00817740" w:rsidRDefault="00983009">
      <w:pPr>
        <w:pStyle w:val="Fodnotetekst"/>
      </w:pPr>
      <w:r>
        <w:rPr>
          <w:rStyle w:val="Fodnotehenvisning"/>
        </w:rPr>
        <w:footnoteRef/>
      </w:r>
      <w:r>
        <w:t xml:space="preserve"> </w:t>
      </w:r>
      <w:r>
        <w:fldChar w:fldCharType="begin"/>
      </w:r>
      <w:r w:rsidR="00821C18">
        <w:instrText xml:space="preserve"> ADDIN EN.CITE &lt;EndNote&gt;&lt;Cite ExcludeAuth="1" ExcludeYear="1"&gt;&lt;Author&gt;Højholt&lt;/Author&gt;&lt;Year&gt;in prep&lt;/Year&gt;&lt;RecNum&gt;1119&lt;/RecNum&gt;&lt;record&gt;&lt;rec-number&gt;1119&lt;/rec-number&gt;&lt;foreign-keys&gt;&lt;key app="EN" db-id="0fxard9aapspw3esvr4ppdezxspefxzdw9wd" timestamp="1506629142"&gt;1119&lt;/key&gt;&lt;/foreign-keys&gt;&lt;ref-type name="Journal Article"&gt;17&lt;/ref-type&gt;&lt;contributors&gt;&lt;authors&gt;&lt;author&gt;Højholt, Charlotte&lt;/author&gt;&lt;author&gt;Kousholt, Dorte&lt;/author&gt;&lt;/authors&gt;&lt;/contributors&gt;&lt;titles&gt;&lt;title&gt;Dialectic and conflicts – researching school as conflictual social practice&lt;/title&gt;&lt;secondary-title&gt;Theory &amp;amp; Psychology&lt;/secondary-title&gt;&lt;/titles&gt;&lt;periodical&gt;&lt;full-title&gt;Theory &amp;amp; Psychology&lt;/full-title&gt;&lt;/periodical&gt;&lt;dates&gt;&lt;year&gt;in prep&lt;/year&gt;&lt;/dates&gt;&lt;urls&gt;&lt;/urls&gt;&lt;/record&gt;&lt;/Cite&gt;&lt;/EndNote&gt;</w:instrText>
      </w:r>
      <w:r>
        <w:fldChar w:fldCharType="end"/>
      </w:r>
      <w:r w:rsidR="00817740">
        <w:t xml:space="preserve"> article in prep for Theory&amp;Psycholog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9F2BA1"/>
    <w:multiLevelType w:val="hybridMultilevel"/>
    <w:tmpl w:val="7D78E69C"/>
    <w:lvl w:ilvl="0" w:tplc="59F43E7C">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6FFF4906"/>
    <w:multiLevelType w:val="hybridMultilevel"/>
    <w:tmpl w:val="DC82E6D6"/>
    <w:lvl w:ilvl="0" w:tplc="CD360840">
      <w:numFmt w:val="bullet"/>
      <w:lvlText w:val="-"/>
      <w:lvlJc w:val="left"/>
      <w:pPr>
        <w:ind w:left="720" w:hanging="360"/>
      </w:pPr>
      <w:rPr>
        <w:rFonts w:ascii="Times New Roman" w:eastAsiaTheme="minorHAnsi" w:hAnsi="Times New Roman" w:cs="Times New Roman" w:hint="default"/>
        <w:i w:val="0"/>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PA 6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xard9aapspw3esvr4ppdezxspefxzdw9wd&quot;&gt;My EndNote Library - DK&lt;record-ids&gt;&lt;item&gt;20&lt;/item&gt;&lt;item&gt;181&lt;/item&gt;&lt;item&gt;190&lt;/item&gt;&lt;item&gt;200&lt;/item&gt;&lt;item&gt;237&lt;/item&gt;&lt;item&gt;262&lt;/item&gt;&lt;item&gt;342&lt;/item&gt;&lt;item&gt;500&lt;/item&gt;&lt;item&gt;823&lt;/item&gt;&lt;item&gt;863&lt;/item&gt;&lt;item&gt;1001&lt;/item&gt;&lt;item&gt;1004&lt;/item&gt;&lt;item&gt;1005&lt;/item&gt;&lt;item&gt;1065&lt;/item&gt;&lt;item&gt;1079&lt;/item&gt;&lt;item&gt;1096&lt;/item&gt;&lt;item&gt;1105&lt;/item&gt;&lt;item&gt;1106&lt;/item&gt;&lt;item&gt;1119&lt;/item&gt;&lt;item&gt;1120&lt;/item&gt;&lt;item&gt;1121&lt;/item&gt;&lt;item&gt;1122&lt;/item&gt;&lt;/record-ids&gt;&lt;/item&gt;&lt;/Libraries&gt;"/>
  </w:docVars>
  <w:rsids>
    <w:rsidRoot w:val="000777ED"/>
    <w:rsid w:val="0001016A"/>
    <w:rsid w:val="0001099A"/>
    <w:rsid w:val="00017D33"/>
    <w:rsid w:val="00021B97"/>
    <w:rsid w:val="000236BA"/>
    <w:rsid w:val="000404CF"/>
    <w:rsid w:val="00040529"/>
    <w:rsid w:val="00043423"/>
    <w:rsid w:val="00050B46"/>
    <w:rsid w:val="00066BEE"/>
    <w:rsid w:val="000777ED"/>
    <w:rsid w:val="000815AB"/>
    <w:rsid w:val="00083D40"/>
    <w:rsid w:val="000A1768"/>
    <w:rsid w:val="000A6973"/>
    <w:rsid w:val="000B17FF"/>
    <w:rsid w:val="000B4663"/>
    <w:rsid w:val="000B6AB6"/>
    <w:rsid w:val="000C0B7A"/>
    <w:rsid w:val="000D409D"/>
    <w:rsid w:val="000E4FB5"/>
    <w:rsid w:val="000F3629"/>
    <w:rsid w:val="00107B0C"/>
    <w:rsid w:val="00116A8D"/>
    <w:rsid w:val="0012388C"/>
    <w:rsid w:val="00134356"/>
    <w:rsid w:val="00137C06"/>
    <w:rsid w:val="00153B94"/>
    <w:rsid w:val="0015622D"/>
    <w:rsid w:val="00156710"/>
    <w:rsid w:val="00173E7C"/>
    <w:rsid w:val="00175D94"/>
    <w:rsid w:val="00192766"/>
    <w:rsid w:val="001A2F11"/>
    <w:rsid w:val="001B0931"/>
    <w:rsid w:val="001C0671"/>
    <w:rsid w:val="001C1F70"/>
    <w:rsid w:val="001C62EC"/>
    <w:rsid w:val="001D46DF"/>
    <w:rsid w:val="001E2293"/>
    <w:rsid w:val="001F50DA"/>
    <w:rsid w:val="00204168"/>
    <w:rsid w:val="00221543"/>
    <w:rsid w:val="00226BCE"/>
    <w:rsid w:val="00235838"/>
    <w:rsid w:val="0024198B"/>
    <w:rsid w:val="002524E4"/>
    <w:rsid w:val="00257228"/>
    <w:rsid w:val="00266347"/>
    <w:rsid w:val="00267F11"/>
    <w:rsid w:val="00273406"/>
    <w:rsid w:val="00291D7E"/>
    <w:rsid w:val="00292594"/>
    <w:rsid w:val="00292857"/>
    <w:rsid w:val="002A6964"/>
    <w:rsid w:val="002B37E9"/>
    <w:rsid w:val="002C1C3C"/>
    <w:rsid w:val="002C1CE3"/>
    <w:rsid w:val="002D4A16"/>
    <w:rsid w:val="002D50FB"/>
    <w:rsid w:val="002E001E"/>
    <w:rsid w:val="002F143D"/>
    <w:rsid w:val="0030008B"/>
    <w:rsid w:val="00302EF8"/>
    <w:rsid w:val="003072D9"/>
    <w:rsid w:val="00310967"/>
    <w:rsid w:val="003158CF"/>
    <w:rsid w:val="00324EA8"/>
    <w:rsid w:val="00336DA9"/>
    <w:rsid w:val="00340939"/>
    <w:rsid w:val="00352D37"/>
    <w:rsid w:val="00353412"/>
    <w:rsid w:val="0036013C"/>
    <w:rsid w:val="00365275"/>
    <w:rsid w:val="00371376"/>
    <w:rsid w:val="00372EBE"/>
    <w:rsid w:val="0038017B"/>
    <w:rsid w:val="00397FAD"/>
    <w:rsid w:val="003A01FE"/>
    <w:rsid w:val="003B26A8"/>
    <w:rsid w:val="003D62FA"/>
    <w:rsid w:val="003E119E"/>
    <w:rsid w:val="003E37BA"/>
    <w:rsid w:val="003E38DB"/>
    <w:rsid w:val="00407F21"/>
    <w:rsid w:val="00414BA3"/>
    <w:rsid w:val="0042792B"/>
    <w:rsid w:val="004342A1"/>
    <w:rsid w:val="00440045"/>
    <w:rsid w:val="00445264"/>
    <w:rsid w:val="004555FB"/>
    <w:rsid w:val="0048559A"/>
    <w:rsid w:val="004B043F"/>
    <w:rsid w:val="004B2CBC"/>
    <w:rsid w:val="004E2B19"/>
    <w:rsid w:val="005015C3"/>
    <w:rsid w:val="00520FCB"/>
    <w:rsid w:val="00524781"/>
    <w:rsid w:val="00532839"/>
    <w:rsid w:val="005372B3"/>
    <w:rsid w:val="005373E5"/>
    <w:rsid w:val="00565131"/>
    <w:rsid w:val="0056574C"/>
    <w:rsid w:val="005706F0"/>
    <w:rsid w:val="00576D08"/>
    <w:rsid w:val="00583AF7"/>
    <w:rsid w:val="0058597C"/>
    <w:rsid w:val="00594B09"/>
    <w:rsid w:val="0059763A"/>
    <w:rsid w:val="005976CB"/>
    <w:rsid w:val="005A7576"/>
    <w:rsid w:val="005B1BE2"/>
    <w:rsid w:val="005B5487"/>
    <w:rsid w:val="005C3FC0"/>
    <w:rsid w:val="005D3B2B"/>
    <w:rsid w:val="005D449F"/>
    <w:rsid w:val="005F146E"/>
    <w:rsid w:val="005F2A58"/>
    <w:rsid w:val="005F69AC"/>
    <w:rsid w:val="005F7516"/>
    <w:rsid w:val="0060094A"/>
    <w:rsid w:val="00621512"/>
    <w:rsid w:val="00621FEE"/>
    <w:rsid w:val="006253B3"/>
    <w:rsid w:val="00626A97"/>
    <w:rsid w:val="00631612"/>
    <w:rsid w:val="00641703"/>
    <w:rsid w:val="00645CE0"/>
    <w:rsid w:val="00655E14"/>
    <w:rsid w:val="00672690"/>
    <w:rsid w:val="00673F2C"/>
    <w:rsid w:val="006872A8"/>
    <w:rsid w:val="006A2163"/>
    <w:rsid w:val="006A5E4F"/>
    <w:rsid w:val="006B074A"/>
    <w:rsid w:val="006B4AC2"/>
    <w:rsid w:val="006D27E3"/>
    <w:rsid w:val="006E58D5"/>
    <w:rsid w:val="006F4BF7"/>
    <w:rsid w:val="006F4C68"/>
    <w:rsid w:val="00703CD4"/>
    <w:rsid w:val="007068A1"/>
    <w:rsid w:val="007113C1"/>
    <w:rsid w:val="00737038"/>
    <w:rsid w:val="007476C9"/>
    <w:rsid w:val="00756FE3"/>
    <w:rsid w:val="007748AA"/>
    <w:rsid w:val="00786A3A"/>
    <w:rsid w:val="007928CF"/>
    <w:rsid w:val="00794C7A"/>
    <w:rsid w:val="00796064"/>
    <w:rsid w:val="007A34BE"/>
    <w:rsid w:val="007B09DA"/>
    <w:rsid w:val="007C7CF8"/>
    <w:rsid w:val="007E777E"/>
    <w:rsid w:val="007F02DD"/>
    <w:rsid w:val="007F35C0"/>
    <w:rsid w:val="00817740"/>
    <w:rsid w:val="00820656"/>
    <w:rsid w:val="00821C18"/>
    <w:rsid w:val="00832022"/>
    <w:rsid w:val="00833024"/>
    <w:rsid w:val="00837EFC"/>
    <w:rsid w:val="0084630E"/>
    <w:rsid w:val="00865B6B"/>
    <w:rsid w:val="00885C54"/>
    <w:rsid w:val="00892859"/>
    <w:rsid w:val="008A2F9B"/>
    <w:rsid w:val="008B342B"/>
    <w:rsid w:val="008B4122"/>
    <w:rsid w:val="008C33C7"/>
    <w:rsid w:val="008C6E92"/>
    <w:rsid w:val="008D0AFA"/>
    <w:rsid w:val="008D30B5"/>
    <w:rsid w:val="008D64D8"/>
    <w:rsid w:val="008D7D0C"/>
    <w:rsid w:val="008E05E0"/>
    <w:rsid w:val="008E1A18"/>
    <w:rsid w:val="008E4B48"/>
    <w:rsid w:val="008F57CE"/>
    <w:rsid w:val="00910022"/>
    <w:rsid w:val="0091571A"/>
    <w:rsid w:val="00917F9A"/>
    <w:rsid w:val="00947F7B"/>
    <w:rsid w:val="009501D1"/>
    <w:rsid w:val="00950425"/>
    <w:rsid w:val="00951D3F"/>
    <w:rsid w:val="0095653C"/>
    <w:rsid w:val="00957066"/>
    <w:rsid w:val="00983009"/>
    <w:rsid w:val="00985081"/>
    <w:rsid w:val="009A4F6E"/>
    <w:rsid w:val="009B5307"/>
    <w:rsid w:val="009B7A01"/>
    <w:rsid w:val="009C4FF0"/>
    <w:rsid w:val="009F1170"/>
    <w:rsid w:val="00A012B9"/>
    <w:rsid w:val="00A11292"/>
    <w:rsid w:val="00A12010"/>
    <w:rsid w:val="00A177B8"/>
    <w:rsid w:val="00A24FDB"/>
    <w:rsid w:val="00A31783"/>
    <w:rsid w:val="00A3217C"/>
    <w:rsid w:val="00A508E7"/>
    <w:rsid w:val="00A66103"/>
    <w:rsid w:val="00A75C09"/>
    <w:rsid w:val="00A85B98"/>
    <w:rsid w:val="00A85F30"/>
    <w:rsid w:val="00A9592A"/>
    <w:rsid w:val="00AA699F"/>
    <w:rsid w:val="00AA6E8B"/>
    <w:rsid w:val="00AB2981"/>
    <w:rsid w:val="00AD61C1"/>
    <w:rsid w:val="00AE4F01"/>
    <w:rsid w:val="00AF35C3"/>
    <w:rsid w:val="00B17163"/>
    <w:rsid w:val="00B22BDA"/>
    <w:rsid w:val="00B27AF6"/>
    <w:rsid w:val="00B30A68"/>
    <w:rsid w:val="00B3112F"/>
    <w:rsid w:val="00B3775D"/>
    <w:rsid w:val="00B45E0C"/>
    <w:rsid w:val="00B53501"/>
    <w:rsid w:val="00B551C0"/>
    <w:rsid w:val="00B565F6"/>
    <w:rsid w:val="00B73CC6"/>
    <w:rsid w:val="00B807AF"/>
    <w:rsid w:val="00B86B16"/>
    <w:rsid w:val="00BA4D05"/>
    <w:rsid w:val="00BB182C"/>
    <w:rsid w:val="00BD4206"/>
    <w:rsid w:val="00BE2C13"/>
    <w:rsid w:val="00BE2DAA"/>
    <w:rsid w:val="00BF213F"/>
    <w:rsid w:val="00BF366B"/>
    <w:rsid w:val="00BF3FB0"/>
    <w:rsid w:val="00C02CFD"/>
    <w:rsid w:val="00C03977"/>
    <w:rsid w:val="00C05805"/>
    <w:rsid w:val="00C20CBC"/>
    <w:rsid w:val="00C270DA"/>
    <w:rsid w:val="00C2791F"/>
    <w:rsid w:val="00C34485"/>
    <w:rsid w:val="00C4216D"/>
    <w:rsid w:val="00C70B5B"/>
    <w:rsid w:val="00C7297A"/>
    <w:rsid w:val="00C745CD"/>
    <w:rsid w:val="00C93B2C"/>
    <w:rsid w:val="00C93EF7"/>
    <w:rsid w:val="00CA5BA3"/>
    <w:rsid w:val="00CB47BF"/>
    <w:rsid w:val="00CB7B1A"/>
    <w:rsid w:val="00CD50B3"/>
    <w:rsid w:val="00CE44D5"/>
    <w:rsid w:val="00CE5D7E"/>
    <w:rsid w:val="00CF700B"/>
    <w:rsid w:val="00D02344"/>
    <w:rsid w:val="00D31128"/>
    <w:rsid w:val="00D527EB"/>
    <w:rsid w:val="00D5354B"/>
    <w:rsid w:val="00D54881"/>
    <w:rsid w:val="00D615DC"/>
    <w:rsid w:val="00D67CEF"/>
    <w:rsid w:val="00D71630"/>
    <w:rsid w:val="00D81DFD"/>
    <w:rsid w:val="00D84448"/>
    <w:rsid w:val="00D91CCA"/>
    <w:rsid w:val="00D9479E"/>
    <w:rsid w:val="00D962D4"/>
    <w:rsid w:val="00DB005A"/>
    <w:rsid w:val="00DB1BEF"/>
    <w:rsid w:val="00DB75F9"/>
    <w:rsid w:val="00DD6583"/>
    <w:rsid w:val="00DF1972"/>
    <w:rsid w:val="00DF2EC3"/>
    <w:rsid w:val="00DF7D66"/>
    <w:rsid w:val="00E02316"/>
    <w:rsid w:val="00E40CBE"/>
    <w:rsid w:val="00E457A8"/>
    <w:rsid w:val="00E47A0E"/>
    <w:rsid w:val="00E60B8C"/>
    <w:rsid w:val="00E61C31"/>
    <w:rsid w:val="00E66A22"/>
    <w:rsid w:val="00E77F5D"/>
    <w:rsid w:val="00E80A6E"/>
    <w:rsid w:val="00E837EF"/>
    <w:rsid w:val="00E96C16"/>
    <w:rsid w:val="00EA3FAF"/>
    <w:rsid w:val="00EC70A0"/>
    <w:rsid w:val="00EE009B"/>
    <w:rsid w:val="00EF3BAA"/>
    <w:rsid w:val="00F00C69"/>
    <w:rsid w:val="00F054F2"/>
    <w:rsid w:val="00F211DE"/>
    <w:rsid w:val="00F2472F"/>
    <w:rsid w:val="00F40B6C"/>
    <w:rsid w:val="00F47C8C"/>
    <w:rsid w:val="00F51F69"/>
    <w:rsid w:val="00F546D5"/>
    <w:rsid w:val="00F54C97"/>
    <w:rsid w:val="00F601EA"/>
    <w:rsid w:val="00F827EE"/>
    <w:rsid w:val="00F91915"/>
    <w:rsid w:val="00FA68A0"/>
    <w:rsid w:val="00FA7989"/>
    <w:rsid w:val="00FB2B4A"/>
    <w:rsid w:val="00FC14E1"/>
    <w:rsid w:val="00FC4994"/>
    <w:rsid w:val="00FC5E34"/>
    <w:rsid w:val="00FC5F70"/>
    <w:rsid w:val="00FF4D5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5C9B4"/>
  <w15:docId w15:val="{3A0E79D6-7AB7-4ECE-9E06-06E0065FB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1D1"/>
    <w:pPr>
      <w:spacing w:after="0" w:line="276" w:lineRule="auto"/>
      <w:ind w:firstLine="737"/>
    </w:pPr>
    <w:rPr>
      <w:rFonts w:ascii="Times New Roman" w:hAnsi="Times New Roman" w:cs="Times New Roman"/>
      <w:sz w:val="26"/>
      <w:szCs w:val="26"/>
      <w:lang w:val="en-US"/>
    </w:rPr>
  </w:style>
  <w:style w:type="paragraph" w:styleId="Overskrift1">
    <w:name w:val="heading 1"/>
    <w:basedOn w:val="Normal"/>
    <w:next w:val="Normal"/>
    <w:link w:val="Overskrift1Tegn"/>
    <w:uiPriority w:val="9"/>
    <w:qFormat/>
    <w:rsid w:val="00E61C31"/>
    <w:pPr>
      <w:keepNext/>
      <w:keepLines/>
      <w:spacing w:before="480"/>
      <w:ind w:firstLine="0"/>
      <w:outlineLvl w:val="0"/>
    </w:pPr>
    <w:rPr>
      <w:rFonts w:eastAsiaTheme="majorEastAsia"/>
      <w:b/>
      <w:bCs/>
      <w:color w:val="2F5496" w:themeColor="accent5" w:themeShade="BF"/>
      <w:sz w:val="32"/>
      <w:szCs w:val="32"/>
    </w:rPr>
  </w:style>
  <w:style w:type="paragraph" w:styleId="Overskrift2">
    <w:name w:val="heading 2"/>
    <w:basedOn w:val="Normal"/>
    <w:next w:val="Normal"/>
    <w:link w:val="Overskrift2Tegn"/>
    <w:uiPriority w:val="9"/>
    <w:unhideWhenUsed/>
    <w:qFormat/>
    <w:rsid w:val="009F1170"/>
    <w:pPr>
      <w:outlineLvl w:val="1"/>
    </w:pPr>
    <w:rPr>
      <w:b/>
      <w:color w:val="2F5496" w:themeColor="accent5"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E61C31"/>
    <w:rPr>
      <w:rFonts w:ascii="Times New Roman" w:eastAsiaTheme="majorEastAsia" w:hAnsi="Times New Roman" w:cs="Times New Roman"/>
      <w:b/>
      <w:bCs/>
      <w:color w:val="2F5496" w:themeColor="accent5" w:themeShade="BF"/>
      <w:sz w:val="32"/>
      <w:szCs w:val="32"/>
      <w:lang w:val="en-US"/>
    </w:rPr>
  </w:style>
  <w:style w:type="paragraph" w:styleId="Fodnotetekst">
    <w:name w:val="footnote text"/>
    <w:basedOn w:val="Normal"/>
    <w:link w:val="FodnotetekstTegn"/>
    <w:uiPriority w:val="99"/>
    <w:semiHidden/>
    <w:unhideWhenUsed/>
    <w:rsid w:val="00F601EA"/>
    <w:pPr>
      <w:spacing w:line="240" w:lineRule="auto"/>
    </w:pPr>
    <w:rPr>
      <w:sz w:val="20"/>
      <w:szCs w:val="20"/>
    </w:rPr>
  </w:style>
  <w:style w:type="character" w:customStyle="1" w:styleId="FodnotetekstTegn">
    <w:name w:val="Fodnotetekst Tegn"/>
    <w:basedOn w:val="Standardskrifttypeiafsnit"/>
    <w:link w:val="Fodnotetekst"/>
    <w:uiPriority w:val="99"/>
    <w:semiHidden/>
    <w:rsid w:val="00F601EA"/>
    <w:rPr>
      <w:sz w:val="20"/>
      <w:szCs w:val="20"/>
    </w:rPr>
  </w:style>
  <w:style w:type="character" w:styleId="Fodnotehenvisning">
    <w:name w:val="footnote reference"/>
    <w:basedOn w:val="Standardskrifttypeiafsnit"/>
    <w:uiPriority w:val="99"/>
    <w:semiHidden/>
    <w:unhideWhenUsed/>
    <w:rsid w:val="00F601EA"/>
    <w:rPr>
      <w:vertAlign w:val="superscript"/>
    </w:rPr>
  </w:style>
  <w:style w:type="character" w:styleId="Hyperlink">
    <w:name w:val="Hyperlink"/>
    <w:basedOn w:val="Standardskrifttypeiafsnit"/>
    <w:uiPriority w:val="99"/>
    <w:unhideWhenUsed/>
    <w:rsid w:val="00050B46"/>
    <w:rPr>
      <w:strike w:val="0"/>
      <w:dstrike w:val="0"/>
      <w:color w:val="4A989C"/>
      <w:u w:val="none"/>
      <w:effect w:val="none"/>
    </w:rPr>
  </w:style>
  <w:style w:type="paragraph" w:styleId="Sidehoved">
    <w:name w:val="header"/>
    <w:basedOn w:val="Normal"/>
    <w:link w:val="SidehovedTegn"/>
    <w:uiPriority w:val="99"/>
    <w:unhideWhenUsed/>
    <w:rsid w:val="005C3FC0"/>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5C3FC0"/>
  </w:style>
  <w:style w:type="paragraph" w:styleId="Sidefod">
    <w:name w:val="footer"/>
    <w:basedOn w:val="Normal"/>
    <w:link w:val="SidefodTegn"/>
    <w:uiPriority w:val="99"/>
    <w:unhideWhenUsed/>
    <w:rsid w:val="005C3FC0"/>
    <w:pPr>
      <w:tabs>
        <w:tab w:val="center" w:pos="4819"/>
        <w:tab w:val="right" w:pos="9638"/>
      </w:tabs>
      <w:spacing w:line="240" w:lineRule="auto"/>
    </w:pPr>
  </w:style>
  <w:style w:type="character" w:customStyle="1" w:styleId="SidefodTegn">
    <w:name w:val="Sidefod Tegn"/>
    <w:basedOn w:val="Standardskrifttypeiafsnit"/>
    <w:link w:val="Sidefod"/>
    <w:uiPriority w:val="99"/>
    <w:rsid w:val="005C3FC0"/>
  </w:style>
  <w:style w:type="character" w:customStyle="1" w:styleId="hps">
    <w:name w:val="hps"/>
    <w:basedOn w:val="Standardskrifttypeiafsnit"/>
    <w:rsid w:val="00820656"/>
  </w:style>
  <w:style w:type="character" w:styleId="Svagfremhvning">
    <w:name w:val="Subtle Emphasis"/>
    <w:basedOn w:val="Standardskrifttypeiafsnit"/>
    <w:uiPriority w:val="19"/>
    <w:qFormat/>
    <w:rsid w:val="004342A1"/>
    <w:rPr>
      <w:i/>
      <w:iCs/>
      <w:color w:val="404040" w:themeColor="text1" w:themeTint="BF"/>
    </w:rPr>
  </w:style>
  <w:style w:type="paragraph" w:styleId="Listeafsnit">
    <w:name w:val="List Paragraph"/>
    <w:basedOn w:val="Normal"/>
    <w:uiPriority w:val="34"/>
    <w:qFormat/>
    <w:rsid w:val="000815AB"/>
    <w:pPr>
      <w:ind w:left="720"/>
      <w:contextualSpacing/>
    </w:pPr>
  </w:style>
  <w:style w:type="character" w:styleId="Kommentarhenvisning">
    <w:name w:val="annotation reference"/>
    <w:basedOn w:val="Standardskrifttypeiafsnit"/>
    <w:uiPriority w:val="99"/>
    <w:semiHidden/>
    <w:unhideWhenUsed/>
    <w:rsid w:val="00BE2C13"/>
    <w:rPr>
      <w:sz w:val="16"/>
      <w:szCs w:val="16"/>
    </w:rPr>
  </w:style>
  <w:style w:type="paragraph" w:styleId="Kommentartekst">
    <w:name w:val="annotation text"/>
    <w:basedOn w:val="Normal"/>
    <w:link w:val="KommentartekstTegn"/>
    <w:uiPriority w:val="99"/>
    <w:unhideWhenUsed/>
    <w:rsid w:val="00BE2C13"/>
    <w:pPr>
      <w:spacing w:line="240" w:lineRule="auto"/>
    </w:pPr>
    <w:rPr>
      <w:sz w:val="20"/>
      <w:szCs w:val="20"/>
    </w:rPr>
  </w:style>
  <w:style w:type="character" w:customStyle="1" w:styleId="KommentartekstTegn">
    <w:name w:val="Kommentartekst Tegn"/>
    <w:basedOn w:val="Standardskrifttypeiafsnit"/>
    <w:link w:val="Kommentartekst"/>
    <w:uiPriority w:val="99"/>
    <w:rsid w:val="00BE2C13"/>
    <w:rPr>
      <w:sz w:val="20"/>
      <w:szCs w:val="20"/>
    </w:rPr>
  </w:style>
  <w:style w:type="paragraph" w:styleId="Kommentaremne">
    <w:name w:val="annotation subject"/>
    <w:basedOn w:val="Kommentartekst"/>
    <w:next w:val="Kommentartekst"/>
    <w:link w:val="KommentaremneTegn"/>
    <w:uiPriority w:val="99"/>
    <w:semiHidden/>
    <w:unhideWhenUsed/>
    <w:rsid w:val="00BE2C13"/>
    <w:rPr>
      <w:b/>
      <w:bCs/>
    </w:rPr>
  </w:style>
  <w:style w:type="character" w:customStyle="1" w:styleId="KommentaremneTegn">
    <w:name w:val="Kommentaremne Tegn"/>
    <w:basedOn w:val="KommentartekstTegn"/>
    <w:link w:val="Kommentaremne"/>
    <w:uiPriority w:val="99"/>
    <w:semiHidden/>
    <w:rsid w:val="00BE2C13"/>
    <w:rPr>
      <w:b/>
      <w:bCs/>
      <w:sz w:val="20"/>
      <w:szCs w:val="20"/>
    </w:rPr>
  </w:style>
  <w:style w:type="paragraph" w:styleId="Markeringsbobletekst">
    <w:name w:val="Balloon Text"/>
    <w:basedOn w:val="Normal"/>
    <w:link w:val="MarkeringsbobletekstTegn"/>
    <w:uiPriority w:val="99"/>
    <w:semiHidden/>
    <w:unhideWhenUsed/>
    <w:rsid w:val="00BE2C13"/>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E2C13"/>
    <w:rPr>
      <w:rFonts w:ascii="Segoe UI" w:hAnsi="Segoe UI" w:cs="Segoe UI"/>
      <w:sz w:val="18"/>
      <w:szCs w:val="18"/>
    </w:rPr>
  </w:style>
  <w:style w:type="character" w:customStyle="1" w:styleId="Overskrift2Tegn">
    <w:name w:val="Overskrift 2 Tegn"/>
    <w:basedOn w:val="Standardskrifttypeiafsnit"/>
    <w:link w:val="Overskrift2"/>
    <w:uiPriority w:val="9"/>
    <w:rsid w:val="009F1170"/>
    <w:rPr>
      <w:rFonts w:ascii="Times New Roman" w:hAnsi="Times New Roman" w:cs="Times New Roman"/>
      <w:b/>
      <w:color w:val="2F5496" w:themeColor="accent5" w:themeShade="BF"/>
      <w:sz w:val="26"/>
      <w:szCs w:val="26"/>
      <w:lang w:val="en-US"/>
    </w:rPr>
  </w:style>
  <w:style w:type="paragraph" w:styleId="Citat">
    <w:name w:val="Quote"/>
    <w:basedOn w:val="Normal"/>
    <w:next w:val="Normal"/>
    <w:link w:val="CitatTegn"/>
    <w:uiPriority w:val="29"/>
    <w:qFormat/>
    <w:rsid w:val="009501D1"/>
    <w:pPr>
      <w:spacing w:before="200" w:after="160"/>
      <w:ind w:left="864" w:right="864" w:firstLine="0"/>
      <w:jc w:val="both"/>
    </w:pPr>
    <w:rPr>
      <w:i/>
      <w:iCs/>
    </w:rPr>
  </w:style>
  <w:style w:type="character" w:customStyle="1" w:styleId="CitatTegn">
    <w:name w:val="Citat Tegn"/>
    <w:basedOn w:val="Standardskrifttypeiafsnit"/>
    <w:link w:val="Citat"/>
    <w:uiPriority w:val="29"/>
    <w:rsid w:val="009501D1"/>
    <w:rPr>
      <w:rFonts w:ascii="Times New Roman" w:hAnsi="Times New Roman" w:cs="Times New Roman"/>
      <w:i/>
      <w:iCs/>
      <w:sz w:val="26"/>
      <w:szCs w:val="26"/>
      <w:lang w:val="en-US"/>
    </w:rPr>
  </w:style>
  <w:style w:type="paragraph" w:styleId="NormalWeb">
    <w:name w:val="Normal (Web)"/>
    <w:basedOn w:val="Normal"/>
    <w:uiPriority w:val="99"/>
    <w:unhideWhenUsed/>
    <w:rsid w:val="00CE5D7E"/>
    <w:pPr>
      <w:spacing w:before="100" w:beforeAutospacing="1" w:after="100" w:afterAutospacing="1" w:line="240" w:lineRule="auto"/>
    </w:pPr>
    <w:rPr>
      <w:rFonts w:eastAsia="Times New Roman"/>
      <w:sz w:val="24"/>
      <w:szCs w:val="24"/>
      <w:lang w:eastAsia="da-DK"/>
    </w:rPr>
  </w:style>
  <w:style w:type="character" w:customStyle="1" w:styleId="shorttext">
    <w:name w:val="short_text"/>
    <w:basedOn w:val="Standardskrifttypeiafsnit"/>
    <w:rsid w:val="00D962D4"/>
  </w:style>
  <w:style w:type="paragraph" w:customStyle="1" w:styleId="EndNoteBibliographyTitle">
    <w:name w:val="EndNote Bibliography Title"/>
    <w:basedOn w:val="Normal"/>
    <w:link w:val="EndNoteBibliographyTitleTegn"/>
    <w:rsid w:val="005976CB"/>
    <w:pPr>
      <w:jc w:val="center"/>
    </w:pPr>
    <w:rPr>
      <w:noProof/>
    </w:rPr>
  </w:style>
  <w:style w:type="character" w:customStyle="1" w:styleId="EndNoteBibliographyTitleTegn">
    <w:name w:val="EndNote Bibliography Title Tegn"/>
    <w:basedOn w:val="Standardskrifttypeiafsnit"/>
    <w:link w:val="EndNoteBibliographyTitle"/>
    <w:rsid w:val="005976CB"/>
    <w:rPr>
      <w:rFonts w:ascii="Times New Roman" w:hAnsi="Times New Roman" w:cs="Times New Roman"/>
      <w:noProof/>
      <w:sz w:val="26"/>
      <w:szCs w:val="26"/>
      <w:lang w:val="en-US"/>
    </w:rPr>
  </w:style>
  <w:style w:type="paragraph" w:customStyle="1" w:styleId="EndNoteBibliography">
    <w:name w:val="EndNote Bibliography"/>
    <w:basedOn w:val="Normal"/>
    <w:link w:val="EndNoteBibliographyTegn"/>
    <w:rsid w:val="005976CB"/>
    <w:pPr>
      <w:spacing w:line="240" w:lineRule="auto"/>
    </w:pPr>
    <w:rPr>
      <w:noProof/>
    </w:rPr>
  </w:style>
  <w:style w:type="character" w:customStyle="1" w:styleId="EndNoteBibliographyTegn">
    <w:name w:val="EndNote Bibliography Tegn"/>
    <w:basedOn w:val="Standardskrifttypeiafsnit"/>
    <w:link w:val="EndNoteBibliography"/>
    <w:rsid w:val="005976CB"/>
    <w:rPr>
      <w:rFonts w:ascii="Times New Roman" w:hAnsi="Times New Roman" w:cs="Times New Roman"/>
      <w:noProo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51006">
      <w:bodyDiv w:val="1"/>
      <w:marLeft w:val="0"/>
      <w:marRight w:val="0"/>
      <w:marTop w:val="0"/>
      <w:marBottom w:val="0"/>
      <w:divBdr>
        <w:top w:val="none" w:sz="0" w:space="0" w:color="auto"/>
        <w:left w:val="none" w:sz="0" w:space="0" w:color="auto"/>
        <w:bottom w:val="none" w:sz="0" w:space="0" w:color="auto"/>
        <w:right w:val="none" w:sz="0" w:space="0" w:color="auto"/>
      </w:divBdr>
    </w:div>
    <w:div w:id="2077437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27/1901-2276/a00004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C26EC-ADCE-402E-99AF-158391EE1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615</Words>
  <Characters>22053</Characters>
  <Application>Microsoft Office Word</Application>
  <DocSecurity>0</DocSecurity>
  <Lines>183</Lines>
  <Paragraphs>51</Paragraphs>
  <ScaleCrop>false</ScaleCrop>
  <HeadingPairs>
    <vt:vector size="2" baseType="variant">
      <vt:variant>
        <vt:lpstr>Titel</vt:lpstr>
      </vt:variant>
      <vt:variant>
        <vt:i4>1</vt:i4>
      </vt:variant>
    </vt:vector>
  </HeadingPairs>
  <TitlesOfParts>
    <vt:vector size="1" baseType="lpstr">
      <vt:lpstr/>
    </vt:vector>
  </TitlesOfParts>
  <Company>Roskilde Universitet</Company>
  <LinksUpToDate>false</LinksUpToDate>
  <CharactersWithSpaces>25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lotte Højholt</dc:creator>
  <cp:lastModifiedBy>Charlotte Højholt</cp:lastModifiedBy>
  <cp:revision>2</cp:revision>
  <cp:lastPrinted>2017-05-03T07:56:00Z</cp:lastPrinted>
  <dcterms:created xsi:type="dcterms:W3CDTF">2017-11-01T13:17:00Z</dcterms:created>
  <dcterms:modified xsi:type="dcterms:W3CDTF">2017-11-0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